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C10EC5" w:rsidRDefault="003605A2" w:rsidP="009E3BD9">
      <w:pPr>
        <w:jc w:val="center"/>
        <w:rPr>
          <w:rFonts w:asciiTheme="minorHAnsi" w:hAnsiTheme="minorHAnsi" w:cstheme="minorHAnsi"/>
          <w:b/>
          <w:bCs/>
          <w:color w:val="FF0000"/>
          <w:sz w:val="40"/>
          <w:szCs w:val="40"/>
        </w:rPr>
      </w:pPr>
      <w:r w:rsidRPr="00C10EC5">
        <w:rPr>
          <w:rFonts w:asciiTheme="minorHAnsi" w:hAnsiTheme="minorHAnsi" w:cstheme="minorHAnsi"/>
          <w:b/>
          <w:bCs/>
          <w:color w:val="FF0000"/>
          <w:sz w:val="40"/>
          <w:szCs w:val="40"/>
        </w:rPr>
        <w:t>Demographic data and it’s use in a succession planning process - the role of data analytics.</w:t>
      </w:r>
    </w:p>
    <w:p w14:paraId="410B2FCE" w14:textId="77777777" w:rsidR="009E3BD9" w:rsidRPr="00C10EC5" w:rsidRDefault="009E3BD9" w:rsidP="009E3BD9">
      <w:pPr>
        <w:jc w:val="center"/>
        <w:rPr>
          <w:rFonts w:asciiTheme="minorHAnsi" w:hAnsiTheme="minorHAnsi" w:cstheme="minorHAnsi"/>
          <w:sz w:val="32"/>
          <w:szCs w:val="32"/>
        </w:rPr>
      </w:pP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C10EC5" w:rsidRDefault="003605A2"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Demographic data and it’s use in a succession planning process - the role of data analytics.</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413D3293"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proofErr w:type="gramStart"/>
      <w:r w:rsidRPr="00C10EC5">
        <w:rPr>
          <w:rFonts w:asciiTheme="minorHAnsi" w:hAnsiTheme="minorHAnsi" w:cstheme="minorHAnsi"/>
        </w:rPr>
        <w:t>in the area of</w:t>
      </w:r>
      <w:proofErr w:type="gramEnd"/>
      <w:r w:rsidRPr="00C10EC5">
        <w:rPr>
          <w:rFonts w:asciiTheme="minorHAnsi" w:hAnsiTheme="minorHAnsi" w:cstheme="minorHAnsi"/>
        </w:rPr>
        <w:t xml:space="preserve"> Human Resource Management for nearly 20 years, specifically 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data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time and attendance data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compensation and benefit data in benefit platforms</w:t>
      </w:r>
    </w:p>
    <w:p w14:paraId="39B9C622"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employee engagement data using employee experience systems, including performance management </w:t>
      </w:r>
      <w:proofErr w:type="gramStart"/>
      <w:r w:rsidRPr="00C10EC5">
        <w:rPr>
          <w:rFonts w:asciiTheme="minorHAnsi" w:hAnsiTheme="minorHAnsi" w:cstheme="minorHAnsi"/>
        </w:rPr>
        <w:t>data</w:t>
      </w:r>
      <w:proofErr w:type="gramEnd"/>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expenses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talent management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learning management systems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1828FBE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ork number as well as work email</w:t>
      </w:r>
      <w:r w:rsidR="006B5E0C" w:rsidRPr="00C10EC5">
        <w:rPr>
          <w:rFonts w:asciiTheme="minorHAnsi" w:hAnsiTheme="minorHAnsi" w:cstheme="minorHAnsi"/>
        </w:rPr>
        <w:t xml:space="preserve"> can also be created</w:t>
      </w:r>
      <w:r w:rsidRPr="00C10EC5">
        <w:rPr>
          <w:rFonts w:asciiTheme="minorHAnsi" w:hAnsiTheme="minorHAnsi" w:cstheme="minorHAnsi"/>
        </w:rPr>
        <w:t xml:space="preserve">.  Beyond this, there appears to be very little integration into the wider financial governance of expenses, benefit management platforms or indeed platforms that track and detail the employee experiences. </w:t>
      </w:r>
    </w:p>
    <w:p w14:paraId="1FE789C3" w14:textId="77777777" w:rsidR="005B42AA" w:rsidRPr="00C10EC5" w:rsidRDefault="005B42AA" w:rsidP="005B42AA">
      <w:pPr>
        <w:ind w:left="426"/>
        <w:jc w:val="both"/>
        <w:rPr>
          <w:rFonts w:asciiTheme="minorHAnsi" w:hAnsiTheme="minorHAnsi" w:cstheme="minorHAnsi"/>
        </w:rPr>
      </w:pPr>
    </w:p>
    <w:p w14:paraId="109CCB3E" w14:textId="02B4D464"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this information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 xml:space="preserve">this information is collated, and meetings are held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s 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succession planning conversations.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5268B027"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positive profiles)</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00791DCF" w:rsidRPr="00C10EC5">
        <w:rPr>
          <w:rFonts w:asciiTheme="minorHAnsi" w:hAnsiTheme="minorHAnsi" w:cstheme="minorHAnsi"/>
        </w:rPr>
        <w:t xml:space="preserve">to </w:t>
      </w:r>
      <w:r w:rsidRPr="00C10EC5">
        <w:rPr>
          <w:rFonts w:asciiTheme="minorHAnsi" w:hAnsiTheme="minorHAnsi" w:cstheme="minorHAnsi"/>
        </w:rPr>
        <w:t xml:space="preserve">through the lenses of relationships </w:t>
      </w:r>
      <w:r w:rsidRPr="00C10EC5">
        <w:rPr>
          <w:rFonts w:asciiTheme="minorHAnsi" w:hAnsiTheme="minorHAnsi" w:cstheme="minorHAnsi"/>
        </w:rPr>
        <w:lastRenderedPageBreak/>
        <w:t>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6B04124A" w14:textId="0EA4EC7E" w:rsidR="003463A3" w:rsidRPr="00C10EC5" w:rsidRDefault="00B65500" w:rsidP="00FB1716">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fied as an alternative (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following chapters</w:t>
      </w:r>
      <w:r w:rsidR="00DF0D3D" w:rsidRPr="00C10EC5">
        <w:rPr>
          <w:rFonts w:asciiTheme="minorHAnsi" w:hAnsiTheme="minorHAnsi" w:cstheme="minorHAnsi"/>
        </w:rPr>
        <w:t xml:space="preserve">.  </w:t>
      </w:r>
    </w:p>
    <w:p w14:paraId="3B7DBC9B" w14:textId="77777777" w:rsidR="009F6AF5" w:rsidRPr="00C10EC5" w:rsidRDefault="009F6AF5" w:rsidP="005B42AA">
      <w:pPr>
        <w:ind w:left="360"/>
        <w:jc w:val="both"/>
        <w:rPr>
          <w:rFonts w:asciiTheme="minorHAnsi" w:hAnsiTheme="minorHAnsi" w:cstheme="minorHAnsi"/>
        </w:rPr>
      </w:pPr>
    </w:p>
    <w:p w14:paraId="4D395028" w14:textId="435F5647" w:rsidR="00D420CB" w:rsidRPr="00C10EC5" w:rsidRDefault="00F2338D" w:rsidP="005B42AA">
      <w:pPr>
        <w:ind w:left="360"/>
        <w:jc w:val="both"/>
        <w:rPr>
          <w:rFonts w:asciiTheme="minorHAnsi" w:hAnsiTheme="minorHAnsi" w:cstheme="minorHAnsi"/>
        </w:rPr>
      </w:pPr>
      <w:r w:rsidRPr="00C10EC5">
        <w:rPr>
          <w:rFonts w:asciiTheme="minorHAnsi" w:hAnsiTheme="minorHAnsi" w:cstheme="minorHAnsi"/>
        </w:rPr>
        <w:t xml:space="preserve">The author was able to </w:t>
      </w:r>
      <w:r w:rsidR="0085052D" w:rsidRPr="00C10EC5">
        <w:rPr>
          <w:rFonts w:asciiTheme="minorHAnsi" w:hAnsiTheme="minorHAnsi" w:cstheme="minorHAnsi"/>
        </w:rPr>
        <w:t>utilise</w:t>
      </w:r>
      <w:r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in the field of human resources</w:t>
      </w:r>
      <w:r w:rsidR="00B441E8" w:rsidRPr="00C10EC5">
        <w:rPr>
          <w:rFonts w:asciiTheme="minorHAnsi" w:hAnsiTheme="minorHAnsi" w:cstheme="minorHAnsi"/>
        </w:rPr>
        <w:t xml:space="preserve">, specifically </w:t>
      </w:r>
      <w:r w:rsidR="009F6AF5" w:rsidRPr="00C10EC5">
        <w:rPr>
          <w:rFonts w:asciiTheme="minorHAnsi" w:hAnsiTheme="minorHAnsi" w:cstheme="minorHAnsi"/>
        </w:rPr>
        <w:t>in</w:t>
      </w:r>
      <w:r w:rsidR="00B441E8" w:rsidRPr="00C10EC5">
        <w:rPr>
          <w:rFonts w:asciiTheme="minorHAnsi" w:hAnsiTheme="minorHAnsi" w:cstheme="minorHAnsi"/>
        </w:rPr>
        <w:t xml:space="preserve"> succession planning.</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CB78F8" w:rsidRDefault="002A54CB" w:rsidP="004964F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Primary </w:t>
      </w:r>
      <w:r w:rsidR="00F86FDA" w:rsidRPr="00CB78F8">
        <w:rPr>
          <w:rFonts w:asciiTheme="minorHAnsi" w:hAnsiTheme="minorHAnsi" w:cstheme="minorHAnsi"/>
          <w:color w:val="auto"/>
          <w:sz w:val="22"/>
          <w:szCs w:val="22"/>
        </w:rPr>
        <w:t xml:space="preserve">Research - </w:t>
      </w:r>
      <w:r w:rsidRPr="00CB78F8">
        <w:rPr>
          <w:rFonts w:asciiTheme="minorHAnsi" w:hAnsiTheme="minorHAnsi" w:cstheme="minorHAnsi"/>
          <w:color w:val="auto"/>
          <w:sz w:val="22"/>
          <w:szCs w:val="22"/>
        </w:rPr>
        <w:t>Data</w:t>
      </w:r>
      <w:r w:rsidR="00F86FDA" w:rsidRPr="00CB78F8">
        <w:rPr>
          <w:rFonts w:asciiTheme="minorHAnsi" w:hAnsiTheme="minorHAnsi" w:cstheme="minorHAnsi"/>
          <w:color w:val="auto"/>
          <w:sz w:val="22"/>
          <w:szCs w:val="22"/>
        </w:rPr>
        <w:t xml:space="preserve"> Collection</w:t>
      </w:r>
    </w:p>
    <w:p w14:paraId="566278C2" w14:textId="2B615205"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ithin a multinational company</w:t>
      </w:r>
      <w:r w:rsidR="00347F05" w:rsidRPr="00CB78F8">
        <w:rPr>
          <w:rFonts w:asciiTheme="minorHAnsi" w:hAnsiTheme="minorHAnsi" w:cstheme="minorHAnsi"/>
        </w:rPr>
        <w:t xml:space="preserve">.  Such data collection would be 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Researcher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reaction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w:t>
      </w:r>
      <w:proofErr w:type="gramStart"/>
      <w:r w:rsidR="00F86FDA" w:rsidRPr="00CB78F8">
        <w:rPr>
          <w:rFonts w:asciiTheme="minorHAnsi" w:hAnsiTheme="minorHAnsi" w:cstheme="minorHAnsi"/>
        </w:rPr>
        <w:t>namely;</w:t>
      </w:r>
      <w:proofErr w:type="gramEnd"/>
      <w:r w:rsidR="00F86FDA" w:rsidRPr="00CB78F8">
        <w:rPr>
          <w:rFonts w:asciiTheme="minorHAnsi" w:hAnsiTheme="minorHAnsi" w:cstheme="minorHAnsi"/>
        </w:rPr>
        <w:t xml:space="preserve"> </w:t>
      </w:r>
    </w:p>
    <w:p w14:paraId="4D54340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Have some involvement in implementing /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77777777"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lastRenderedPageBreak/>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 or</w:t>
      </w:r>
      <w:r w:rsidR="008F6BEB" w:rsidRPr="00CB78F8">
        <w:rPr>
          <w:rFonts w:asciiTheme="minorHAnsi" w:hAnsiTheme="minorHAnsi" w:cstheme="minorHAnsi"/>
        </w:rPr>
        <w:t xml:space="preserve"> as part of their previous roles with other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CB78F8" w:rsidRDefault="00347F05" w:rsidP="004964F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w:t>
      </w:r>
      <w:proofErr w:type="gramStart"/>
      <w:r w:rsidRPr="00CB78F8">
        <w:rPr>
          <w:rFonts w:asciiTheme="minorHAnsi" w:hAnsiTheme="minorHAnsi" w:cstheme="minorHAnsi"/>
        </w:rPr>
        <w:t>i.e.</w:t>
      </w:r>
      <w:proofErr w:type="gramEnd"/>
      <w:r w:rsidRPr="00CB78F8">
        <w:rPr>
          <w:rFonts w:asciiTheme="minorHAnsi" w:hAnsiTheme="minorHAnsi" w:cstheme="minorHAnsi"/>
        </w:rPr>
        <w:t xml:space="preserv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31478FE1"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Gender</w:t>
      </w:r>
    </w:p>
    <w:p w14:paraId="17AFBD79" w14:textId="3C71318A" w:rsidR="005A1C8D" w:rsidRPr="00CB78F8"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 xml:space="preserve">Age </w:t>
      </w:r>
    </w:p>
    <w:p w14:paraId="03B35A70" w14:textId="31621804" w:rsidR="005A1C8D" w:rsidRPr="00CB78F8"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p>
    <w:p w14:paraId="73FADC92" w14:textId="6D69E805" w:rsidR="002257F3" w:rsidRPr="00CB78F8" w:rsidRDefault="00B65974" w:rsidP="002257F3">
      <w:pPr>
        <w:ind w:left="426"/>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ith a similar number of employees.</w:t>
      </w:r>
    </w:p>
    <w:p w14:paraId="5F6C65D6" w14:textId="77777777" w:rsidR="002257F3" w:rsidRPr="00CB78F8" w:rsidRDefault="002257F3" w:rsidP="002257F3">
      <w:pPr>
        <w:ind w:left="426"/>
        <w:rPr>
          <w:rFonts w:asciiTheme="minorHAnsi" w:hAnsiTheme="minorHAnsi" w:cstheme="minorHAnsi"/>
        </w:rPr>
      </w:pPr>
    </w:p>
    <w:p w14:paraId="7C5A1F68" w14:textId="4F2CB9A7" w:rsidR="002A54CB" w:rsidRPr="00C10EC5" w:rsidRDefault="002A54CB" w:rsidP="004964FA">
      <w:pPr>
        <w:pStyle w:val="Heading2"/>
        <w:numPr>
          <w:ilvl w:val="1"/>
          <w:numId w:val="35"/>
        </w:numPr>
        <w:jc w:val="both"/>
        <w:rPr>
          <w:rFonts w:asciiTheme="minorHAnsi" w:hAnsiTheme="minorHAnsi" w:cstheme="minorHAnsi"/>
          <w:color w:val="auto"/>
        </w:rPr>
      </w:pPr>
      <w:r w:rsidRPr="00CB78F8">
        <w:rPr>
          <w:rFonts w:asciiTheme="minorHAnsi" w:hAnsiTheme="minorHAnsi" w:cstheme="minorHAnsi"/>
          <w:color w:val="auto"/>
          <w:sz w:val="22"/>
          <w:szCs w:val="22"/>
        </w:rPr>
        <w:t>Problem Identification and Clarification</w:t>
      </w:r>
      <w:r w:rsidR="00BD54A9" w:rsidRPr="00C10EC5">
        <w:rPr>
          <w:rFonts w:asciiTheme="minorHAnsi" w:hAnsiTheme="minorHAnsi" w:cstheme="minorHAnsi"/>
          <w:color w:val="auto"/>
        </w:rPr>
        <w:t xml:space="preserve">     </w:t>
      </w:r>
      <w:r w:rsidR="00BD54A9" w:rsidRPr="00C10EC5">
        <w:rPr>
          <w:rFonts w:asciiTheme="minorHAnsi" w:hAnsiTheme="minorHAnsi" w:cstheme="minorHAnsi"/>
          <w:b/>
          <w:bCs/>
          <w:color w:val="4472C4" w:themeColor="accent1"/>
          <w:sz w:val="40"/>
          <w:szCs w:val="40"/>
        </w:rPr>
        <w:t>FINISHED HERE ….</w:t>
      </w:r>
    </w:p>
    <w:p w14:paraId="7BEB875F" w14:textId="77777777" w:rsidR="00D420CB" w:rsidRPr="00C10EC5" w:rsidRDefault="00D420CB" w:rsidP="004964FA">
      <w:pPr>
        <w:ind w:left="360"/>
        <w:jc w:val="both"/>
        <w:rPr>
          <w:rFonts w:asciiTheme="minorHAnsi" w:hAnsiTheme="minorHAnsi" w:cstheme="minorHAnsi"/>
        </w:rPr>
      </w:pPr>
    </w:p>
    <w:p w14:paraId="7AD2B76A" w14:textId="7A5F005F" w:rsidR="003605A2" w:rsidRPr="00C10EC5" w:rsidRDefault="003605A2" w:rsidP="004964F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Thesis Title</w:t>
      </w:r>
      <w:r w:rsidRPr="00C10EC5">
        <w:rPr>
          <w:rFonts w:asciiTheme="minorHAnsi" w:hAnsiTheme="minorHAnsi" w:cstheme="minorHAnsi"/>
          <w:color w:val="FF0000"/>
          <w:sz w:val="32"/>
          <w:szCs w:val="32"/>
        </w:rPr>
        <w:t xml:space="preserve"> - </w:t>
      </w:r>
      <w:r w:rsidR="00300C76" w:rsidRPr="00C10EC5">
        <w:rPr>
          <w:rFonts w:asciiTheme="minorHAnsi" w:hAnsiTheme="minorHAnsi" w:cstheme="minorHAnsi"/>
          <w:color w:val="FF0000"/>
          <w:sz w:val="32"/>
          <w:szCs w:val="32"/>
        </w:rPr>
        <w:t>Employee d</w:t>
      </w:r>
      <w:r w:rsidRPr="00C10EC5">
        <w:rPr>
          <w:rFonts w:asciiTheme="minorHAnsi" w:hAnsiTheme="minorHAnsi" w:cstheme="minorHAnsi"/>
          <w:color w:val="FF0000"/>
          <w:sz w:val="32"/>
          <w:szCs w:val="32"/>
        </w:rPr>
        <w:t>emographic data and it’s use in a succession planning process - the role of data analytics.</w:t>
      </w:r>
    </w:p>
    <w:p w14:paraId="428486AE" w14:textId="77777777" w:rsidR="003605A2" w:rsidRPr="00CB78F8" w:rsidRDefault="003605A2" w:rsidP="004964FA">
      <w:pPr>
        <w:ind w:left="360"/>
        <w:jc w:val="both"/>
        <w:rPr>
          <w:rFonts w:asciiTheme="minorHAnsi" w:hAnsiTheme="minorHAnsi" w:cstheme="minorHAnsi"/>
        </w:rPr>
      </w:pPr>
    </w:p>
    <w:p w14:paraId="4C27FEB4" w14:textId="77777777" w:rsidR="003605A2" w:rsidRPr="00CB78F8" w:rsidRDefault="003605A2" w:rsidP="004964FA">
      <w:pPr>
        <w:ind w:left="360"/>
        <w:jc w:val="both"/>
        <w:rPr>
          <w:rFonts w:asciiTheme="minorHAnsi" w:hAnsiTheme="minorHAnsi" w:cstheme="minorHAnsi"/>
        </w:rPr>
      </w:pPr>
    </w:p>
    <w:p w14:paraId="2873CCD9"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Research Objectives</w:t>
      </w:r>
    </w:p>
    <w:p w14:paraId="63D56886" w14:textId="77777777" w:rsidR="00D420CB" w:rsidRPr="00C10EC5" w:rsidRDefault="00D420CB" w:rsidP="004964FA">
      <w:pPr>
        <w:ind w:left="360"/>
        <w:jc w:val="both"/>
        <w:rPr>
          <w:rFonts w:asciiTheme="minorHAnsi" w:hAnsiTheme="minorHAnsi" w:cstheme="minorHAnsi"/>
        </w:rPr>
      </w:pPr>
    </w:p>
    <w:p w14:paraId="358DCA03" w14:textId="46EE637D" w:rsidR="003605A2" w:rsidRPr="00C10EC5" w:rsidRDefault="003605A2" w:rsidP="004964F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lastRenderedPageBreak/>
        <w:t>Objective 1</w:t>
      </w:r>
      <w:r w:rsidRPr="00C10EC5">
        <w:rPr>
          <w:rFonts w:asciiTheme="minorHAnsi" w:hAnsiTheme="minorHAnsi" w:cstheme="minorHAnsi"/>
          <w:color w:val="FF0000"/>
          <w:sz w:val="32"/>
          <w:szCs w:val="32"/>
        </w:rPr>
        <w:t xml:space="preserve"> - </w:t>
      </w:r>
      <w:r w:rsidR="00BE7F9A" w:rsidRPr="00C10EC5">
        <w:rPr>
          <w:rFonts w:asciiTheme="minorHAnsi" w:hAnsiTheme="minorHAnsi" w:cstheme="minorHAnsi"/>
          <w:color w:val="FF0000"/>
          <w:sz w:val="32"/>
          <w:szCs w:val="32"/>
        </w:rPr>
        <w:t xml:space="preserve">Does </w:t>
      </w:r>
      <w:r w:rsidR="005E2923" w:rsidRPr="00C10EC5">
        <w:rPr>
          <w:rFonts w:asciiTheme="minorHAnsi" w:hAnsiTheme="minorHAnsi" w:cstheme="minorHAnsi"/>
          <w:color w:val="FF0000"/>
          <w:sz w:val="32"/>
          <w:szCs w:val="32"/>
        </w:rPr>
        <w:t xml:space="preserve">employee </w:t>
      </w:r>
      <w:r w:rsidRPr="00C10EC5">
        <w:rPr>
          <w:rFonts w:asciiTheme="minorHAnsi" w:hAnsiTheme="minorHAnsi" w:cstheme="minorHAnsi"/>
          <w:color w:val="FF0000"/>
          <w:sz w:val="32"/>
          <w:szCs w:val="32"/>
        </w:rPr>
        <w:t>tenure have an impact on</w:t>
      </w:r>
      <w:r w:rsidR="001C6B12" w:rsidRPr="00C10EC5">
        <w:rPr>
          <w:rFonts w:asciiTheme="minorHAnsi" w:hAnsiTheme="minorHAnsi" w:cstheme="minorHAnsi"/>
          <w:color w:val="FF0000"/>
          <w:sz w:val="32"/>
          <w:szCs w:val="32"/>
        </w:rPr>
        <w:t xml:space="preserve"> </w:t>
      </w:r>
      <w:r w:rsidR="00BE7F9A" w:rsidRPr="00C10EC5">
        <w:rPr>
          <w:rFonts w:asciiTheme="minorHAnsi" w:hAnsiTheme="minorHAnsi" w:cstheme="minorHAnsi"/>
          <w:color w:val="FF0000"/>
          <w:sz w:val="32"/>
          <w:szCs w:val="32"/>
        </w:rPr>
        <w:t>a succession planning</w:t>
      </w:r>
      <w:r w:rsidR="00DA41F3" w:rsidRPr="00C10EC5">
        <w:rPr>
          <w:rFonts w:asciiTheme="minorHAnsi" w:hAnsiTheme="minorHAnsi" w:cstheme="minorHAnsi"/>
          <w:color w:val="FF0000"/>
          <w:sz w:val="32"/>
          <w:szCs w:val="32"/>
        </w:rPr>
        <w:t>?</w:t>
      </w:r>
    </w:p>
    <w:p w14:paraId="7029C565" w14:textId="1F46EC0C" w:rsidR="00BE7F9A" w:rsidRPr="00C10EC5" w:rsidRDefault="00BE7F9A" w:rsidP="004964F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Objective 2</w:t>
      </w:r>
      <w:r w:rsidRPr="00C10EC5">
        <w:rPr>
          <w:rFonts w:asciiTheme="minorHAnsi" w:hAnsiTheme="minorHAnsi" w:cstheme="minorHAnsi"/>
          <w:color w:val="FF0000"/>
          <w:sz w:val="32"/>
          <w:szCs w:val="32"/>
        </w:rPr>
        <w:t xml:space="preserve"> - </w:t>
      </w:r>
      <w:r w:rsidR="00A718A0" w:rsidRPr="00C10EC5">
        <w:rPr>
          <w:rFonts w:asciiTheme="minorHAnsi" w:hAnsiTheme="minorHAnsi" w:cstheme="minorHAnsi"/>
          <w:color w:val="FF0000"/>
          <w:sz w:val="32"/>
          <w:szCs w:val="32"/>
        </w:rPr>
        <w:t>Can</w:t>
      </w:r>
      <w:r w:rsidR="00384011" w:rsidRPr="00C10EC5">
        <w:rPr>
          <w:rFonts w:asciiTheme="minorHAnsi" w:hAnsiTheme="minorHAnsi" w:cstheme="minorHAnsi"/>
          <w:color w:val="FF0000"/>
          <w:sz w:val="32"/>
          <w:szCs w:val="32"/>
        </w:rPr>
        <w:t xml:space="preserve"> and employee’s</w:t>
      </w:r>
      <w:r w:rsidR="00A718A0" w:rsidRPr="00C10EC5">
        <w:rPr>
          <w:rFonts w:asciiTheme="minorHAnsi" w:hAnsiTheme="minorHAnsi" w:cstheme="minorHAnsi"/>
          <w:color w:val="FF0000"/>
          <w:sz w:val="32"/>
          <w:szCs w:val="32"/>
        </w:rPr>
        <w:t xml:space="preserve"> previous level of education have an impact on </w:t>
      </w:r>
      <w:r w:rsidR="00C059E6" w:rsidRPr="00C10EC5">
        <w:rPr>
          <w:rFonts w:asciiTheme="minorHAnsi" w:hAnsiTheme="minorHAnsi" w:cstheme="minorHAnsi"/>
          <w:color w:val="FF0000"/>
          <w:sz w:val="32"/>
          <w:szCs w:val="32"/>
        </w:rPr>
        <w:t>succession</w:t>
      </w:r>
      <w:r w:rsidR="00DA41F3" w:rsidRPr="00C10EC5">
        <w:rPr>
          <w:rFonts w:asciiTheme="minorHAnsi" w:hAnsiTheme="minorHAnsi" w:cstheme="minorHAnsi"/>
          <w:color w:val="FF0000"/>
          <w:sz w:val="32"/>
          <w:szCs w:val="32"/>
        </w:rPr>
        <w:t xml:space="preserve"> planning?</w:t>
      </w:r>
    </w:p>
    <w:p w14:paraId="587235C1" w14:textId="6274578B" w:rsidR="003605A2" w:rsidRPr="00C10EC5" w:rsidRDefault="00BE7F9A" w:rsidP="004964FA">
      <w:pPr>
        <w:ind w:left="360"/>
        <w:jc w:val="both"/>
        <w:rPr>
          <w:rFonts w:asciiTheme="minorHAnsi" w:hAnsiTheme="minorHAnsi" w:cstheme="minorHAnsi"/>
          <w:color w:val="FF0000"/>
          <w:sz w:val="32"/>
          <w:szCs w:val="32"/>
        </w:rPr>
      </w:pPr>
      <w:r w:rsidRPr="00C10EC5">
        <w:rPr>
          <w:rFonts w:asciiTheme="minorHAnsi" w:hAnsiTheme="minorHAnsi" w:cstheme="minorHAnsi"/>
          <w:b/>
          <w:bCs/>
          <w:color w:val="FF0000"/>
          <w:sz w:val="32"/>
          <w:szCs w:val="32"/>
        </w:rPr>
        <w:t>Objective 3</w:t>
      </w:r>
      <w:r w:rsidRPr="00C10EC5">
        <w:rPr>
          <w:rFonts w:asciiTheme="minorHAnsi" w:hAnsiTheme="minorHAnsi" w:cstheme="minorHAnsi"/>
          <w:color w:val="FF0000"/>
          <w:sz w:val="32"/>
          <w:szCs w:val="32"/>
        </w:rPr>
        <w:t xml:space="preserve"> - </w:t>
      </w:r>
      <w:r w:rsidR="00C059E6" w:rsidRPr="00C10EC5">
        <w:rPr>
          <w:rFonts w:asciiTheme="minorHAnsi" w:hAnsiTheme="minorHAnsi" w:cstheme="minorHAnsi"/>
          <w:color w:val="FF0000"/>
          <w:sz w:val="32"/>
          <w:szCs w:val="32"/>
        </w:rPr>
        <w:t>Are there other demographic features which have an impact such as age or gender?</w:t>
      </w:r>
    </w:p>
    <w:p w14:paraId="1169B228" w14:textId="77777777" w:rsidR="00C059E6" w:rsidRPr="00C10EC5"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6F62888F" w14:textId="30B70B60" w:rsidR="00704482" w:rsidRPr="00C10EC5" w:rsidRDefault="00971B0A" w:rsidP="00CC19AF">
      <w:pPr>
        <w:ind w:left="360"/>
        <w:jc w:val="both"/>
        <w:rPr>
          <w:rFonts w:asciiTheme="minorHAnsi" w:hAnsiTheme="minorHAnsi" w:cstheme="minorHAnsi"/>
          <w:sz w:val="36"/>
          <w:szCs w:val="36"/>
        </w:rPr>
      </w:pPr>
      <w:r w:rsidRPr="00C10EC5">
        <w:rPr>
          <w:rFonts w:asciiTheme="minorHAnsi" w:hAnsiTheme="minorHAnsi" w:cstheme="minorHAnsi"/>
          <w:sz w:val="36"/>
          <w:szCs w:val="36"/>
          <w:highlight w:val="yellow"/>
        </w:rPr>
        <w:t xml:space="preserve">Reference - </w:t>
      </w:r>
      <w:r w:rsidR="00704482" w:rsidRPr="00C10EC5">
        <w:rPr>
          <w:rFonts w:asciiTheme="minorHAnsi" w:hAnsiTheme="minorHAnsi" w:cstheme="minorHAnsi"/>
          <w:sz w:val="36"/>
          <w:szCs w:val="36"/>
          <w:highlight w:val="yellow"/>
        </w:rPr>
        <w:t>CHAPTER 11</w:t>
      </w:r>
      <w:r w:rsidRPr="00C10EC5">
        <w:rPr>
          <w:rFonts w:asciiTheme="minorHAnsi" w:hAnsiTheme="minorHAnsi" w:cstheme="minorHAnsi"/>
          <w:sz w:val="36"/>
          <w:szCs w:val="36"/>
          <w:highlight w:val="yellow"/>
        </w:rPr>
        <w:t xml:space="preserve"> of Ranjit Kumar’s book</w:t>
      </w:r>
    </w:p>
    <w:p w14:paraId="5BE7D5E0" w14:textId="63D4A248"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B78F8" w:rsidRDefault="002A54CB" w:rsidP="004964F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302BE7C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proofErr w:type="gramStart"/>
      <w:r w:rsidR="00A2444C" w:rsidRPr="00CB78F8">
        <w:rPr>
          <w:rFonts w:asciiTheme="minorHAnsi" w:hAnsiTheme="minorHAnsi" w:cstheme="minorHAnsi"/>
        </w:rPr>
        <w:t>in order to</w:t>
      </w:r>
      <w:proofErr w:type="gramEnd"/>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the appendix </w:t>
      </w:r>
      <w:r w:rsidR="00195F5F" w:rsidRPr="00CB78F8">
        <w:rPr>
          <w:rFonts w:asciiTheme="minorHAnsi" w:hAnsiTheme="minorHAnsi" w:cstheme="minorHAnsi"/>
        </w:rPr>
        <w:t>of this document</w:t>
      </w:r>
      <w:r w:rsidRPr="00CB78F8">
        <w:rPr>
          <w:rFonts w:asciiTheme="minorHAnsi" w:hAnsiTheme="minorHAnsi" w:cstheme="minorHAnsi"/>
        </w:rPr>
        <w:t xml:space="preserve">.  </w:t>
      </w:r>
      <w:proofErr w:type="gramStart"/>
      <w:r w:rsidR="00C75749" w:rsidRPr="00CB78F8">
        <w:rPr>
          <w:rFonts w:asciiTheme="minorHAnsi" w:hAnsiTheme="minorHAnsi" w:cstheme="minorHAnsi"/>
        </w:rPr>
        <w:t>In the event that</w:t>
      </w:r>
      <w:proofErr w:type="gramEnd"/>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s as any</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592718B6"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 data protection and sensitivity issues the author decided to use dataset obtained from the Open University</w:t>
      </w:r>
      <w:r w:rsidR="00B83BE6" w:rsidRPr="00CB78F8">
        <w:rPr>
          <w:rFonts w:asciiTheme="minorHAnsi" w:hAnsiTheme="minorHAnsi" w:cstheme="minorHAnsi"/>
        </w:rPr>
        <w:t xml:space="preserve"> (OULAD)</w:t>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proofErr w:type="gramStart"/>
      <w:r w:rsidR="00B83BE6" w:rsidRPr="00CB78F8">
        <w:rPr>
          <w:rFonts w:asciiTheme="minorHAnsi" w:hAnsiTheme="minorHAnsi" w:cstheme="minorHAnsi"/>
        </w:rPr>
        <w:t>be</w:t>
      </w:r>
      <w:proofErr w:type="gramEnd"/>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 xml:space="preserve">protect the private data of individuals.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any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R P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2F53B46"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Introduction</w:t>
      </w:r>
    </w:p>
    <w:p w14:paraId="087B68D9"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proofErr w:type="gramStart"/>
      <w:r w:rsidRPr="00CB78F8">
        <w:rPr>
          <w:rFonts w:asciiTheme="minorHAnsi" w:hAnsiTheme="minorHAnsi" w:cstheme="minorHAnsi"/>
          <w:i/>
          <w:iCs/>
          <w:color w:val="auto"/>
        </w:rPr>
        <w:t>outcomes</w:t>
      </w:r>
      <w:r w:rsidRPr="00CB78F8">
        <w:rPr>
          <w:rFonts w:asciiTheme="minorHAnsi" w:hAnsiTheme="minorHAnsi" w:cstheme="minorHAnsi"/>
          <w:color w:val="auto"/>
        </w:rPr>
        <w:t>’</w:t>
      </w:r>
      <w:proofErr w:type="gramEnd"/>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CB78F8" w:rsidRDefault="00CD4FB9" w:rsidP="00D10FA6">
      <w:pPr>
        <w:pStyle w:val="ListParagraph"/>
        <w:spacing w:after="0"/>
        <w:ind w:left="426"/>
        <w:jc w:val="both"/>
        <w:rPr>
          <w:rFonts w:asciiTheme="minorHAnsi" w:hAnsiTheme="minorHAnsi" w:cstheme="minorHAnsi"/>
          <w:color w:val="auto"/>
        </w:rPr>
      </w:pPr>
    </w:p>
    <w:p w14:paraId="0CFE6E53"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CB78F8">
        <w:rPr>
          <w:rFonts w:asciiTheme="minorHAnsi" w:hAnsiTheme="minorHAnsi" w:cstheme="minorHAnsi"/>
          <w:color w:val="auto"/>
        </w:rPr>
        <w:t>analysing</w:t>
      </w:r>
      <w:proofErr w:type="gramEnd"/>
      <w:r w:rsidRPr="00CB78F8">
        <w:rPr>
          <w:rFonts w:asciiTheme="minorHAnsi" w:hAnsiTheme="minorHAnsi" w:cstheme="minorHAnsi"/>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4B0B9751"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CB78F8" w:rsidRDefault="00CD4FB9" w:rsidP="00D10FA6">
      <w:pPr>
        <w:pStyle w:val="ListParagraph"/>
        <w:spacing w:after="0"/>
        <w:ind w:left="360"/>
        <w:rPr>
          <w:rFonts w:asciiTheme="minorHAnsi" w:hAnsiTheme="minorHAnsi" w:cstheme="minorHAnsi"/>
          <w:color w:val="auto"/>
        </w:rPr>
      </w:pPr>
    </w:p>
    <w:p w14:paraId="4DAABAB3" w14:textId="77777777" w:rsidR="00CD4FB9" w:rsidRPr="00CB78F8" w:rsidRDefault="00CD4FB9" w:rsidP="00D10FA6">
      <w:pPr>
        <w:pStyle w:val="ListParagraph"/>
        <w:spacing w:after="0"/>
        <w:ind w:left="432"/>
        <w:jc w:val="both"/>
        <w:rPr>
          <w:rFonts w:asciiTheme="minorHAnsi" w:hAnsiTheme="minorHAnsi" w:cstheme="minorHAnsi"/>
          <w:b/>
          <w:bCs/>
          <w:color w:val="FF0000"/>
        </w:rPr>
      </w:pPr>
      <w:r w:rsidRPr="00CB78F8">
        <w:rPr>
          <w:rFonts w:asciiTheme="minorHAnsi" w:hAnsiTheme="minorHAnsi" w:cstheme="minorHAnsi"/>
          <w:b/>
          <w:bCs/>
          <w:color w:val="FF0000"/>
        </w:rPr>
        <w:t xml:space="preserve">Themes of the Literature Review. </w:t>
      </w:r>
    </w:p>
    <w:p w14:paraId="29C93FEB" w14:textId="77777777" w:rsidR="00CD4FB9" w:rsidRPr="00CB78F8" w:rsidRDefault="00CD4FB9" w:rsidP="00D10FA6">
      <w:pPr>
        <w:spacing w:after="0"/>
        <w:ind w:left="432"/>
        <w:contextualSpacing/>
        <w:jc w:val="both"/>
        <w:rPr>
          <w:rFonts w:asciiTheme="minorHAnsi" w:hAnsiTheme="minorHAnsi" w:cstheme="minorHAnsi"/>
          <w:color w:val="FF0000"/>
        </w:rPr>
      </w:pPr>
      <w:r w:rsidRPr="00CB78F8">
        <w:rPr>
          <w:rFonts w:asciiTheme="minorHAnsi" w:hAnsiTheme="minorHAnsi" w:cstheme="minorHAnsi"/>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7DBC99A5"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Opportunities for use of Human Resource Data </w:t>
      </w:r>
    </w:p>
    <w:p w14:paraId="475F48C6"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55798F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C93E1DE"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04CECF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at being said, 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22ADDF4"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1918B8B"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ome academic’s espouse the opinion that to be used successfully, HR data must be taken away from the HR department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xperience in one case-study outlined by Ferrar et al (pp 20 - 26), </w:t>
      </w:r>
      <w:proofErr w:type="spellStart"/>
      <w:r w:rsidRPr="00CB78F8">
        <w:rPr>
          <w:rFonts w:asciiTheme="minorHAnsi" w:hAnsiTheme="minorHAnsi" w:cstheme="minorHAnsi"/>
          <w:color w:val="auto"/>
        </w:rPr>
        <w:t>recofirms</w:t>
      </w:r>
      <w:proofErr w:type="spellEnd"/>
      <w:r w:rsidRPr="00CB78F8">
        <w:rPr>
          <w:rFonts w:asciiTheme="minorHAnsi" w:hAnsiTheme="minorHAnsi" w:cstheme="minorHAnsi"/>
          <w:color w:val="auto"/>
        </w:rPr>
        <w:t xml:space="preserve"> that HR data is different to other types of data and to  successfully analyse it HR must be included in system develop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7A33AAD"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3C0EB6E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48BA125F" w14:textId="77777777" w:rsidR="00CD4FB9" w:rsidRPr="00CB78F8" w:rsidRDefault="00CD4FB9" w:rsidP="00D10FA6">
      <w:pPr>
        <w:pStyle w:val="ListParagraph"/>
        <w:spacing w:after="0"/>
        <w:ind w:left="432"/>
        <w:jc w:val="both"/>
        <w:rPr>
          <w:rFonts w:asciiTheme="minorHAnsi" w:hAnsiTheme="minorHAnsi" w:cstheme="minorHAnsi"/>
          <w:color w:val="auto"/>
        </w:rPr>
      </w:pPr>
      <w:proofErr w:type="spellStart"/>
      <w:r w:rsidRPr="00CB78F8">
        <w:rPr>
          <w:rFonts w:asciiTheme="minorHAnsi" w:hAnsiTheme="minorHAnsi" w:cstheme="minorHAnsi"/>
          <w:color w:val="auto"/>
        </w:rPr>
        <w:t>Bankins</w:t>
      </w:r>
      <w:proofErr w:type="spellEnd"/>
      <w:r w:rsidRPr="00CB78F8">
        <w:rPr>
          <w:rFonts w:asciiTheme="minorHAnsi" w:hAnsiTheme="minorHAnsi" w:cstheme="minorHAnsi"/>
          <w:color w:val="auto"/>
        </w:rPr>
        <w:t xml:space="preserve"> et al (2021) has proposed a framework to help with the ethical implementation of artificial intelligence within an organis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55FAB98"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5A712803" w14:textId="77777777" w:rsidR="00D10FA6"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p>
    <w:p w14:paraId="51EC0F3F"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1736ABC7" w14:textId="4218F141"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earning Analytics</w:t>
      </w:r>
    </w:p>
    <w:p w14:paraId="27689F87"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w:t>
      </w:r>
      <w:r w:rsidRPr="00CB78F8">
        <w:rPr>
          <w:rFonts w:asciiTheme="minorHAnsi" w:hAnsiTheme="minorHAnsi" w:cstheme="minorHAnsi"/>
          <w:color w:val="auto"/>
        </w:rPr>
        <w:lastRenderedPageBreak/>
        <w:t xml:space="preserve">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5834F5C0"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in the research objectives above, the succession planning process is critical to the business’ ability to develop its employees.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w:t>
      </w:r>
      <w:r w:rsidRPr="00CB78F8">
        <w:rPr>
          <w:rFonts w:asciiTheme="minorHAnsi" w:hAnsiTheme="minorHAnsi" w:cstheme="minorHAnsi"/>
          <w:color w:val="auto"/>
        </w:rPr>
        <w:lastRenderedPageBreak/>
        <w:t xml:space="preserve">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ausal Discovery</w:t>
      </w:r>
    </w:p>
    <w:p w14:paraId="08F10902" w14:textId="77777777" w:rsidR="00CD4FB9" w:rsidRPr="00CB78F8" w:rsidRDefault="00CD4FB9" w:rsidP="00D10FA6">
      <w:pPr>
        <w:spacing w:after="0" w:line="276" w:lineRule="auto"/>
        <w:ind w:left="432"/>
        <w:contextualSpacing/>
        <w:jc w:val="both"/>
        <w:rPr>
          <w:rFonts w:asciiTheme="minorHAnsi" w:hAnsiTheme="minorHAnsi" w:cstheme="minorHAnsi"/>
          <w:color w:val="auto"/>
        </w:rPr>
      </w:pPr>
      <w:r w:rsidRPr="00CB78F8">
        <w:rPr>
          <w:rFonts w:asciiTheme="minorHAnsi" w:hAnsiTheme="minorHAnsi" w:cstheme="minorHAnsi"/>
          <w:color w:val="auto"/>
        </w:rPr>
        <w:t xml:space="preserve">Causal Discovery is an area of analysis that has been growing steadily in the last number of years and numerous authors have made a study of using causal algorithms to help identify and infer relationships within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Spirtes and Zhang, 2016; 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CB78F8">
        <w:rPr>
          <w:rFonts w:asciiTheme="minorHAnsi" w:hAnsiTheme="minorHAnsi" w:cstheme="minorHAnsi"/>
          <w:color w:val="auto"/>
        </w:rPr>
        <w:t>Ua</w:t>
      </w:r>
      <w:proofErr w:type="spellEnd"/>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Ub</w:t>
      </w:r>
      <w:proofErr w:type="spellEnd"/>
      <w:r w:rsidRPr="00CB78F8">
        <w:rPr>
          <w:rFonts w:asciiTheme="minorHAnsi" w:hAnsiTheme="minorHAnsi" w:cstheme="minorHAnsi"/>
          <w:color w:val="auto"/>
        </w:rPr>
        <w:t xml:space="preserve">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AC3C4C" w:rsidRPr="00CB78F8">
        <w:rPr>
          <w:rFonts w:asciiTheme="minorHAnsi" w:hAnsiTheme="minorHAnsi" w:cstheme="minorHAnsi"/>
          <w:noProof/>
          <w:color w:val="auto"/>
          <w:sz w:val="22"/>
          <w:szCs w:val="22"/>
        </w:rPr>
        <w:t>1</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few.  Malinsky et al (2017) define the Causal Markov Condition (CMC) as being ‘every variable X in V (the set of variables in the causal graph) is independent of its non-effects conditional on its direct </w:t>
      </w:r>
      <w:r w:rsidRPr="00CB78F8">
        <w:rPr>
          <w:rFonts w:asciiTheme="minorHAnsi" w:hAnsiTheme="minorHAnsi" w:cstheme="minorHAnsi"/>
          <w:color w:val="auto"/>
        </w:rPr>
        <w:lastRenderedPageBreak/>
        <w:t xml:space="preserve">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C84126D"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 point raised in articles reviewed for this case study is that ‘causation is not correlation’, which is very tru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Xiao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1C3A32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95815C6"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 Tambe, Cappelli and Yakubovich, 2019;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ing causal rel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1347FC4A"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4BA64E91"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 natural disadvantage to the use of causal discover and reasoning is that the results are open to interpretation depending on how the data is read, they also are not strong on being able to predict outcomes to quer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4620E68B"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7739427A"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It is important to note that in some fields it is not ethical to seek causal relationships between variables, especially in scenarios where there may be ethical consider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AB8364F" w14:textId="77777777" w:rsidR="00CD4FB9" w:rsidRPr="00CB78F8" w:rsidRDefault="00CD4FB9" w:rsidP="00D10FA6">
      <w:pPr>
        <w:pStyle w:val="ListParagraph"/>
        <w:spacing w:after="0" w:line="276" w:lineRule="auto"/>
        <w:ind w:left="1244"/>
        <w:jc w:val="both"/>
        <w:rPr>
          <w:rFonts w:asciiTheme="minorHAnsi" w:hAnsiTheme="minorHAnsi" w:cstheme="minorHAnsi"/>
          <w:color w:val="auto"/>
        </w:rPr>
      </w:pPr>
    </w:p>
    <w:p w14:paraId="3808556F"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w:t>
      </w:r>
      <w:r w:rsidRPr="00CB78F8">
        <w:rPr>
          <w:rFonts w:asciiTheme="minorHAnsi" w:hAnsiTheme="minorHAnsi" w:cstheme="minorHAnsi"/>
          <w:color w:val="auto"/>
        </w:rPr>
        <w:lastRenderedPageBreak/>
        <w:t xml:space="preserve">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CB78F8">
        <w:rPr>
          <w:rFonts w:asciiTheme="minorHAnsi" w:hAnsiTheme="minorHAnsi" w:cstheme="minorHAnsi"/>
          <w:color w:val="auto"/>
        </w:rPr>
        <w:t>i.e</w:t>
      </w:r>
      <w:proofErr w:type="spellEnd"/>
      <w:r w:rsidRPr="00CB78F8">
        <w:rPr>
          <w:rFonts w:asciiTheme="minorHAnsi" w:hAnsiTheme="minorHAnsi" w:cstheme="minorHAnsi"/>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w:t>
      </w:r>
      <w:proofErr w:type="spellStart"/>
      <w:r w:rsidRPr="00CB78F8">
        <w:rPr>
          <w:rFonts w:asciiTheme="minorHAnsi" w:hAnsiTheme="minorHAnsi" w:cstheme="minorHAnsi"/>
          <w:color w:val="auto"/>
        </w:rPr>
        <w:t>Mӓkelӓ</w:t>
      </w:r>
      <w:proofErr w:type="spellEnd"/>
      <w:r w:rsidRPr="00CB78F8">
        <w:rPr>
          <w:rFonts w:asciiTheme="minorHAnsi" w:hAnsiTheme="minorHAnsi" w:cstheme="minorHAnsi"/>
          <w:color w:val="auto"/>
        </w:rPr>
        <w:t xml:space="preserve">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5F32C263"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Dong (2022) proposes an integrated approach to analysis of HR data including use of neural networks, artificial intelligence etc in a proposal for an integrated system called the Human Resource Intelligence System (IHR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w:t>
      </w:r>
      <w:r w:rsidRPr="00CB78F8">
        <w:rPr>
          <w:rFonts w:asciiTheme="minorHAnsi" w:hAnsiTheme="minorHAnsi" w:cstheme="minorHAnsi"/>
          <w:color w:val="auto"/>
        </w:rPr>
        <w:fldChar w:fldCharType="end"/>
      </w: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Assaad and </w:t>
      </w:r>
      <w:proofErr w:type="spellStart"/>
      <w:r w:rsidRPr="00CB78F8">
        <w:rPr>
          <w:rFonts w:asciiTheme="minorHAnsi" w:hAnsiTheme="minorHAnsi" w:cstheme="minorHAnsi"/>
          <w:color w:val="auto"/>
        </w:rPr>
        <w:t>Devijer</w:t>
      </w:r>
      <w:proofErr w:type="spellEnd"/>
      <w:r w:rsidRPr="00CB78F8">
        <w:rPr>
          <w:rFonts w:asciiTheme="minorHAnsi" w:hAnsiTheme="minorHAnsi" w:cstheme="minorHAnsi"/>
          <w:color w:val="auto"/>
        </w:rPr>
        <w:t xml:space="preserve"> (2022) applied causal discovery to time series data sharing </w:t>
      </w:r>
      <w:proofErr w:type="gramStart"/>
      <w:r w:rsidRPr="00CB78F8">
        <w:rPr>
          <w:rFonts w:asciiTheme="minorHAnsi" w:hAnsiTheme="minorHAnsi" w:cstheme="minorHAnsi"/>
          <w:color w:val="auto"/>
        </w:rPr>
        <w:t>a number of</w:t>
      </w:r>
      <w:proofErr w:type="gramEnd"/>
      <w:r w:rsidRPr="00CB78F8">
        <w:rPr>
          <w:rFonts w:asciiTheme="minorHAnsi" w:hAnsiTheme="minorHAnsi" w:cstheme="minorHAnsi"/>
          <w:color w:val="auto"/>
        </w:rPr>
        <w:t xml:space="preserve"> different approaches to this type of analysis.  They outlined a number of issues applying theory to practice 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w:t>
      </w:r>
      <w:proofErr w:type="spellStart"/>
      <w:r w:rsidRPr="00CB78F8">
        <w:rPr>
          <w:rFonts w:asciiTheme="minorHAnsi" w:hAnsiTheme="minorHAnsi" w:cstheme="minorHAnsi"/>
          <w:color w:val="auto"/>
        </w:rPr>
        <w:t>Kalainatha</w:t>
      </w:r>
      <w:proofErr w:type="spellEnd"/>
      <w:r w:rsidRPr="00CB78F8">
        <w:rPr>
          <w:rFonts w:asciiTheme="minorHAnsi" w:hAnsiTheme="minorHAnsi" w:cstheme="minorHAnsi"/>
          <w:color w:val="auto"/>
        </w:rPr>
        <w:t xml:space="preserve">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95BF72C"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183C5F40"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a strong foundation </w:t>
      </w:r>
      <w:r w:rsidR="00DB0350" w:rsidRPr="00CB78F8">
        <w:rPr>
          <w:rFonts w:asciiTheme="minorHAnsi" w:hAnsiTheme="minorHAnsi" w:cstheme="minorHAnsi"/>
        </w:rPr>
        <w:t>up 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DD7E94" w:rsidRPr="00CB78F8">
        <w:rPr>
          <w:rFonts w:asciiTheme="minorHAnsi" w:hAnsiTheme="minorHAnsi" w:cstheme="minorHAnsi"/>
        </w:rPr>
        <w:t xml:space="preserve">a few of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reviewing the OULAD dataset.  This provided a </w:t>
      </w:r>
      <w:r w:rsidR="00FA0388" w:rsidRPr="00CB78F8">
        <w:rPr>
          <w:rFonts w:asciiTheme="minorHAnsi" w:hAnsiTheme="minorHAnsi" w:cstheme="minorHAnsi"/>
        </w:rPr>
        <w:t xml:space="preserve">launch point upon which this research could build upon.  Specifically, the author was able to identify models </w:t>
      </w:r>
      <w:r w:rsidR="002816E4" w:rsidRPr="00CB78F8">
        <w:rPr>
          <w:rFonts w:asciiTheme="minorHAnsi" w:hAnsiTheme="minorHAnsi" w:cstheme="minorHAnsi"/>
        </w:rPr>
        <w:t xml:space="preserve">already used to explore the dataset, as well as the focus of the article.  Generally, research focused on </w:t>
      </w:r>
      <w:r w:rsidR="002816E4" w:rsidRPr="00CB78F8">
        <w:rPr>
          <w:rFonts w:asciiTheme="minorHAnsi" w:hAnsiTheme="minorHAnsi" w:cstheme="minorHAnsi"/>
        </w:rPr>
        <w:lastRenderedPageBreak/>
        <w:t xml:space="preserve">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the company rather than 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CB78F8" w:rsidRDefault="00FF4757"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Dataset </w:t>
      </w:r>
    </w:p>
    <w:p w14:paraId="5B19F4D7" w14:textId="0D0FEB36" w:rsidR="00FF4757" w:rsidRPr="00CB78F8" w:rsidRDefault="00FF4757" w:rsidP="00713A30">
      <w:pPr>
        <w:ind w:left="426"/>
        <w:jc w:val="both"/>
        <w:rPr>
          <w:rFonts w:asciiTheme="minorHAnsi" w:hAnsiTheme="minorHAnsi" w:cstheme="minorHAnsi"/>
        </w:rPr>
      </w:pPr>
      <w:r w:rsidRPr="00CB78F8">
        <w:rPr>
          <w:rFonts w:asciiTheme="minorHAnsi" w:hAnsiTheme="minorHAnsi" w:cstheme="minorHAnsi"/>
        </w:rP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CB78F8" w:rsidRDefault="000D5E25"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Python Libraries - </w:t>
      </w:r>
      <w:r w:rsidR="00D8772C" w:rsidRPr="00CB78F8">
        <w:rPr>
          <w:rFonts w:asciiTheme="minorHAnsi" w:hAnsiTheme="minorHAnsi" w:cstheme="minorHAnsi"/>
          <w:color w:val="auto"/>
          <w:sz w:val="22"/>
          <w:szCs w:val="22"/>
        </w:rPr>
        <w:t>Calculations, Graphs</w:t>
      </w:r>
      <w:r w:rsidR="00741B1D" w:rsidRPr="00CB78F8">
        <w:rPr>
          <w:rFonts w:asciiTheme="minorHAnsi" w:hAnsiTheme="minorHAnsi" w:cstheme="minorHAnsi"/>
          <w:color w:val="auto"/>
          <w:sz w:val="22"/>
          <w:szCs w:val="22"/>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proofErr w:type="gramStart"/>
      <w:r w:rsidRPr="00C10EC5">
        <w:rPr>
          <w:rFonts w:asciiTheme="minorHAnsi" w:hAnsiTheme="minorHAnsi" w:cstheme="minorHAnsi"/>
        </w:rPr>
        <w:t>analysis</w:t>
      </w:r>
      <w:proofErr w:type="gramEnd"/>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proofErr w:type="gramStart"/>
      <w:r w:rsidR="005E668D" w:rsidRPr="00CB78F8">
        <w:rPr>
          <w:rFonts w:asciiTheme="minorHAnsi" w:hAnsiTheme="minorHAnsi" w:cstheme="minorHAnsi"/>
        </w:rPr>
        <w:t>numpy</w:t>
      </w:r>
      <w:proofErr w:type="spellEnd"/>
      <w:proofErr w:type="gramEnd"/>
      <w:r w:rsidR="005E668D" w:rsidRPr="00CB78F8">
        <w:rPr>
          <w:rFonts w:asciiTheme="minorHAnsi" w:hAnsiTheme="minorHAnsi" w:cstheme="minorHAnsi"/>
        </w:rPr>
        <w:t xml:space="preserve">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lastRenderedPageBreak/>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proofErr w:type="spellStart"/>
      <w:r w:rsidRPr="00CB78F8">
        <w:rPr>
          <w:rFonts w:asciiTheme="minorHAnsi" w:hAnsiTheme="minorHAnsi" w:cstheme="minorHAnsi"/>
          <w:color w:val="FF0000"/>
          <w:highlight w:val="yellow"/>
        </w:rPr>
        <w:t>Keras</w:t>
      </w:r>
      <w:proofErr w:type="spellEnd"/>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CB78F8" w:rsidRDefault="00E849BE"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CB78F8" w:rsidRDefault="00663947"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proofErr w:type="spellStart"/>
      <w:r w:rsidR="00716E12" w:rsidRPr="00CB78F8">
        <w:rPr>
          <w:rFonts w:asciiTheme="minorHAnsi" w:hAnsiTheme="minorHAnsi" w:cstheme="minorHAnsi"/>
        </w:rPr>
        <w:t>it’s</w:t>
      </w:r>
      <w:proofErr w:type="spellEnd"/>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lastRenderedPageBreak/>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CB78F8" w:rsidRDefault="002830AE"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CB78F8" w:rsidRDefault="000A08CC"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w:t>
      </w:r>
      <w:r w:rsidR="00FE7AEF" w:rsidRPr="00CB78F8">
        <w:rPr>
          <w:rFonts w:asciiTheme="minorHAnsi" w:hAnsiTheme="minorHAnsi" w:cstheme="minorHAnsi"/>
          <w:color w:val="auto"/>
          <w:sz w:val="22"/>
          <w:szCs w:val="22"/>
        </w:rPr>
        <w:t xml:space="preserve">1 - </w:t>
      </w:r>
      <w:r w:rsidR="00850E89" w:rsidRPr="00CB78F8">
        <w:rPr>
          <w:rFonts w:asciiTheme="minorHAnsi" w:hAnsiTheme="minorHAnsi" w:cstheme="minorHAnsi"/>
          <w:color w:val="auto"/>
          <w:sz w:val="22"/>
          <w:szCs w:val="22"/>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13A30">
      <w:pPr>
        <w:ind w:left="426"/>
        <w:jc w:val="both"/>
        <w:rPr>
          <w:rFonts w:asciiTheme="minorHAnsi" w:hAnsiTheme="minorHAnsi" w:cstheme="minorHAnsi"/>
        </w:rPr>
      </w:pPr>
    </w:p>
    <w:p w14:paraId="6DA4DBB1" w14:textId="1FDE9FCC" w:rsidR="00850E8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lastRenderedPageBreak/>
        <w:t xml:space="preserve">Algorithm 2 - </w:t>
      </w:r>
      <w:r w:rsidR="00850E89" w:rsidRPr="00CB78F8">
        <w:rPr>
          <w:rFonts w:asciiTheme="minorHAnsi" w:hAnsiTheme="minorHAnsi" w:cstheme="minorHAnsi"/>
          <w:color w:val="auto"/>
          <w:sz w:val="22"/>
          <w:szCs w:val="22"/>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Upload Zhang</w:t>
      </w:r>
      <w:proofErr w:type="gramStart"/>
      <w:r w:rsidRPr="00CB78F8">
        <w:rPr>
          <w:rFonts w:asciiTheme="minorHAnsi" w:hAnsiTheme="minorHAnsi" w:cstheme="minorHAnsi"/>
          <w:b/>
          <w:bCs/>
          <w:color w:val="FF0000"/>
          <w:highlight w:val="yellow"/>
        </w:rPr>
        <w:t xml:space="preserve"> ..</w:t>
      </w:r>
      <w:proofErr w:type="gramEnd"/>
      <w:r w:rsidRPr="00CB78F8">
        <w:rPr>
          <w:rFonts w:asciiTheme="minorHAnsi" w:hAnsiTheme="minorHAnsi" w:cstheme="minorHAnsi"/>
          <w:b/>
          <w:bCs/>
          <w:color w:val="FF0000"/>
          <w:highlight w:val="yellow"/>
        </w:rPr>
        <w:t xml:space="preserve"> and check SVM / SVC  </w:t>
      </w:r>
    </w:p>
    <w:p w14:paraId="270ED025" w14:textId="043E1EE6" w:rsidR="005702A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3 - </w:t>
      </w:r>
      <w:r w:rsidR="009445AD" w:rsidRPr="00CB78F8">
        <w:rPr>
          <w:rFonts w:asciiTheme="minorHAnsi" w:hAnsiTheme="minorHAnsi" w:cstheme="minorHAnsi"/>
          <w:color w:val="auto"/>
          <w:sz w:val="22"/>
          <w:szCs w:val="22"/>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proofErr w:type="spellStart"/>
      <w:r w:rsidR="00886825" w:rsidRPr="00CB78F8">
        <w:rPr>
          <w:rFonts w:asciiTheme="minorHAnsi" w:hAnsiTheme="minorHAnsi" w:cstheme="minorHAnsi"/>
        </w:rPr>
        <w:t>param_grid</w:t>
      </w:r>
      <w:proofErr w:type="spellEnd"/>
      <w:r w:rsidR="00886825" w:rsidRPr="00CB78F8">
        <w:rPr>
          <w:rFonts w:asciiTheme="minorHAnsi" w:hAnsiTheme="minorHAnsi" w:cstheme="minorHAnsi"/>
        </w:rPr>
        <w:t xml:space="preserve">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4 - </w:t>
      </w:r>
      <w:r w:rsidR="009445AD" w:rsidRPr="00CB78F8">
        <w:rPr>
          <w:rFonts w:asciiTheme="minorHAnsi" w:hAnsiTheme="minorHAnsi" w:cstheme="minorHAnsi"/>
          <w:color w:val="auto"/>
          <w:sz w:val="22"/>
          <w:szCs w:val="22"/>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proofErr w:type="gramStart"/>
      <w:r w:rsidR="00156F5A" w:rsidRPr="00CB78F8">
        <w:rPr>
          <w:rFonts w:asciiTheme="minorHAnsi" w:hAnsiTheme="minorHAnsi" w:cstheme="minorHAnsi"/>
        </w:rPr>
        <w:t>criterion</w:t>
      </w:r>
      <w:proofErr w:type="gramEnd"/>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proofErr w:type="spellStart"/>
      <w:r w:rsidR="00BD3016" w:rsidRPr="00CB78F8">
        <w:rPr>
          <w:rFonts w:asciiTheme="minorHAnsi" w:hAnsiTheme="minorHAnsi" w:cstheme="minorHAnsi"/>
        </w:rPr>
        <w:t>parm_grid</w:t>
      </w:r>
      <w:proofErr w:type="spellEnd"/>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lastRenderedPageBreak/>
        <w:t xml:space="preserve">Algorithm 5 - </w:t>
      </w:r>
      <w:r w:rsidR="003F04F6" w:rsidRPr="00CB78F8">
        <w:rPr>
          <w:rFonts w:asciiTheme="minorHAnsi" w:hAnsiTheme="minorHAnsi" w:cstheme="minorHAnsi"/>
          <w:color w:val="auto"/>
          <w:sz w:val="22"/>
          <w:szCs w:val="22"/>
        </w:rPr>
        <w:t>Multi-Layer Perceptron (</w:t>
      </w:r>
      <w:r w:rsidR="00201DDF" w:rsidRPr="00CB78F8">
        <w:rPr>
          <w:rFonts w:asciiTheme="minorHAnsi" w:hAnsiTheme="minorHAnsi" w:cstheme="minorHAnsi"/>
          <w:color w:val="auto"/>
          <w:sz w:val="22"/>
          <w:szCs w:val="22"/>
        </w:rPr>
        <w:t>MLP</w:t>
      </w:r>
      <w:r w:rsidR="003F04F6" w:rsidRPr="00CB78F8">
        <w:rPr>
          <w:rFonts w:asciiTheme="minorHAnsi" w:hAnsiTheme="minorHAnsi" w:cstheme="minorHAnsi"/>
          <w:color w:val="auto"/>
          <w:sz w:val="22"/>
          <w:szCs w:val="22"/>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B78F8" w:rsidRDefault="00667A94"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B78F8" w:rsidRDefault="001C04D5"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Independent Variable</w:t>
      </w:r>
      <w:r w:rsidR="00EE6AC2" w:rsidRPr="00CB78F8">
        <w:rPr>
          <w:rFonts w:asciiTheme="minorHAnsi" w:hAnsiTheme="minorHAnsi" w:cstheme="minorHAnsi"/>
          <w:color w:val="auto"/>
          <w:sz w:val="22"/>
          <w:szCs w:val="22"/>
        </w:rPr>
        <w:t>s</w:t>
      </w:r>
    </w:p>
    <w:p w14:paraId="304CA66E" w14:textId="6E711E18"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 independent variable selected for analysis was the data in ‘</w:t>
      </w:r>
      <w:r w:rsidRPr="00CB78F8">
        <w:rPr>
          <w:rFonts w:asciiTheme="minorHAnsi" w:hAnsiTheme="minorHAnsi" w:cstheme="minorHAnsi"/>
          <w:color w:val="FF0000"/>
        </w:rPr>
        <w:t>studi</w:t>
      </w:r>
      <w:r w:rsidR="00B4331B" w:rsidRPr="00CB78F8">
        <w:rPr>
          <w:rFonts w:asciiTheme="minorHAnsi" w:hAnsiTheme="minorHAnsi" w:cstheme="minorHAnsi"/>
          <w:color w:val="FF0000"/>
        </w:rPr>
        <w:t>ed_</w:t>
      </w:r>
      <w:proofErr w:type="gramStart"/>
      <w:r w:rsidR="00B4331B" w:rsidRPr="00CB78F8">
        <w:rPr>
          <w:rFonts w:asciiTheme="minorHAnsi" w:hAnsiTheme="minorHAnsi" w:cstheme="minorHAnsi"/>
          <w:color w:val="FF0000"/>
        </w:rPr>
        <w:t>credits</w:t>
      </w:r>
      <w:r w:rsidR="00B4331B" w:rsidRPr="00CB78F8">
        <w:rPr>
          <w:rFonts w:asciiTheme="minorHAnsi" w:hAnsiTheme="minorHAnsi" w:cstheme="minorHAnsi"/>
        </w:rPr>
        <w:t>’</w:t>
      </w:r>
      <w:proofErr w:type="gramEnd"/>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t.</w:t>
      </w:r>
    </w:p>
    <w:p w14:paraId="38C309BF" w14:textId="59903F87" w:rsidR="00EE6AC2" w:rsidRPr="00CB78F8" w:rsidRDefault="00EE6AC2" w:rsidP="00713A30">
      <w:pPr>
        <w:ind w:left="426"/>
        <w:jc w:val="both"/>
        <w:rPr>
          <w:rFonts w:asciiTheme="minorHAnsi" w:hAnsiTheme="minorHAnsi" w:cstheme="minorHAnsi"/>
        </w:rPr>
      </w:pPr>
      <w:r w:rsidRPr="00CB78F8">
        <w:rPr>
          <w:rFonts w:asciiTheme="minorHAnsi" w:hAnsiTheme="minorHAnsi" w:cstheme="minorHAnsi"/>
          <w:color w:val="FF0000"/>
        </w:rPr>
        <w:t xml:space="preserve">Tenure </w:t>
      </w:r>
      <w:r w:rsidRPr="00CB78F8">
        <w:rPr>
          <w:rFonts w:asciiTheme="minorHAnsi" w:hAnsiTheme="minorHAnsi" w:cstheme="minorHAnsi"/>
        </w:rPr>
        <w:t xml:space="preserve">… </w:t>
      </w:r>
      <w:r w:rsidR="00335A6E" w:rsidRPr="00CB78F8">
        <w:rPr>
          <w:rFonts w:asciiTheme="minorHAnsi" w:hAnsiTheme="minorHAnsi" w:cstheme="minorHAnsi"/>
        </w:rPr>
        <w:t xml:space="preserve">fill in </w:t>
      </w:r>
      <w:proofErr w:type="gramStart"/>
      <w:r w:rsidR="00335A6E" w:rsidRPr="00CB78F8">
        <w:rPr>
          <w:rFonts w:asciiTheme="minorHAnsi" w:hAnsiTheme="minorHAnsi" w:cstheme="minorHAnsi"/>
        </w:rPr>
        <w:t>here</w:t>
      </w:r>
      <w:proofErr w:type="gramEnd"/>
    </w:p>
    <w:p w14:paraId="221F704F" w14:textId="42F6B39E" w:rsidR="00EE6AC2" w:rsidRPr="00CB78F8" w:rsidRDefault="00EE6AC2" w:rsidP="00713A30">
      <w:pPr>
        <w:ind w:left="426"/>
        <w:jc w:val="both"/>
        <w:rPr>
          <w:rFonts w:asciiTheme="minorHAnsi" w:hAnsiTheme="minorHAnsi" w:cstheme="minorHAnsi"/>
        </w:rPr>
      </w:pPr>
      <w:r w:rsidRPr="00CB78F8">
        <w:rPr>
          <w:rFonts w:asciiTheme="minorHAnsi" w:hAnsiTheme="minorHAnsi" w:cstheme="minorHAnsi"/>
          <w:color w:val="FF0000"/>
        </w:rPr>
        <w:t>Gender</w:t>
      </w:r>
      <w:proofErr w:type="gramStart"/>
      <w:r w:rsidR="00335A6E" w:rsidRPr="00CB78F8">
        <w:rPr>
          <w:rFonts w:asciiTheme="minorHAnsi" w:hAnsiTheme="minorHAnsi" w:cstheme="minorHAnsi"/>
          <w:color w:val="FF0000"/>
        </w:rPr>
        <w:t xml:space="preserve"> </w:t>
      </w:r>
      <w:r w:rsidR="00335A6E" w:rsidRPr="00CB78F8">
        <w:rPr>
          <w:rFonts w:asciiTheme="minorHAnsi" w:hAnsiTheme="minorHAnsi" w:cstheme="minorHAnsi"/>
        </w:rPr>
        <w:t>..</w:t>
      </w:r>
      <w:proofErr w:type="gramEnd"/>
      <w:r w:rsidR="00335A6E" w:rsidRPr="00CB78F8">
        <w:rPr>
          <w:rFonts w:asciiTheme="minorHAnsi" w:hAnsiTheme="minorHAnsi" w:cstheme="minorHAnsi"/>
        </w:rPr>
        <w:t xml:space="preserve"> fill in </w:t>
      </w:r>
      <w:proofErr w:type="gramStart"/>
      <w:r w:rsidR="00335A6E" w:rsidRPr="00CB78F8">
        <w:rPr>
          <w:rFonts w:asciiTheme="minorHAnsi" w:hAnsiTheme="minorHAnsi" w:cstheme="minorHAnsi"/>
        </w:rPr>
        <w:t>here</w:t>
      </w:r>
      <w:proofErr w:type="gramEnd"/>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B78F8" w:rsidRDefault="00487F3B"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lastRenderedPageBreak/>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B78F8" w:rsidRDefault="00487F3B"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9C6FFB" w:rsidRDefault="00487F3B" w:rsidP="00F86FDA">
      <w:pPr>
        <w:pStyle w:val="Heading2"/>
        <w:numPr>
          <w:ilvl w:val="1"/>
          <w:numId w:val="35"/>
        </w:numPr>
        <w:jc w:val="both"/>
        <w:rPr>
          <w:rFonts w:asciiTheme="minorHAnsi" w:hAnsiTheme="minorHAnsi" w:cstheme="minorHAnsi"/>
          <w:color w:val="auto"/>
          <w:sz w:val="22"/>
          <w:szCs w:val="22"/>
        </w:rPr>
      </w:pPr>
      <w:r w:rsidRPr="009C6FFB">
        <w:rPr>
          <w:rFonts w:asciiTheme="minorHAnsi" w:hAnsiTheme="minorHAnsi" w:cstheme="minorHAnsi"/>
          <w:color w:val="auto"/>
          <w:sz w:val="22"/>
          <w:szCs w:val="22"/>
        </w:rPr>
        <w:t>Algorithm 3 - Support Vector Machines (SVM)</w:t>
      </w:r>
    </w:p>
    <w:p w14:paraId="4B464076" w14:textId="139FAC88"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proofErr w:type="gramStart"/>
      <w:r w:rsidR="0045091E" w:rsidRPr="009C6FFB">
        <w:rPr>
          <w:rFonts w:asciiTheme="minorHAnsi" w:hAnsiTheme="minorHAnsi" w:cstheme="minorHAnsi"/>
        </w:rPr>
        <w:t>kernel’s</w:t>
      </w:r>
      <w:proofErr w:type="gramEnd"/>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w:t>
      </w:r>
      <w:proofErr w:type="spellStart"/>
      <w:r w:rsidRPr="009C6FFB">
        <w:rPr>
          <w:rFonts w:asciiTheme="minorHAnsi" w:hAnsiTheme="minorHAnsi" w:cstheme="minorHAnsi"/>
        </w:rPr>
        <w:t>param_grid</w:t>
      </w:r>
      <w:proofErr w:type="spellEnd"/>
      <w:r w:rsidRPr="009C6FFB">
        <w:rPr>
          <w:rFonts w:asciiTheme="minorHAnsi" w:hAnsiTheme="minorHAnsi" w:cstheme="minorHAnsi"/>
        </w:rPr>
        <w:t xml:space="preserve">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9C6FFB" w:rsidRDefault="00487F3B" w:rsidP="00F86FDA">
      <w:pPr>
        <w:pStyle w:val="Heading2"/>
        <w:numPr>
          <w:ilvl w:val="1"/>
          <w:numId w:val="35"/>
        </w:numPr>
        <w:jc w:val="both"/>
        <w:rPr>
          <w:rFonts w:asciiTheme="minorHAnsi" w:hAnsiTheme="minorHAnsi" w:cstheme="minorHAnsi"/>
          <w:color w:val="auto"/>
          <w:sz w:val="22"/>
          <w:szCs w:val="22"/>
        </w:rPr>
      </w:pPr>
      <w:r w:rsidRPr="009C6FFB">
        <w:rPr>
          <w:rFonts w:asciiTheme="minorHAnsi" w:hAnsiTheme="minorHAnsi" w:cstheme="minorHAnsi"/>
          <w:color w:val="auto"/>
          <w:sz w:val="22"/>
          <w:szCs w:val="22"/>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1299F5A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proofErr w:type="spellStart"/>
      <w:r w:rsidR="00460854" w:rsidRPr="006D3C1D">
        <w:rPr>
          <w:rFonts w:asciiTheme="minorHAnsi" w:hAnsiTheme="minorHAnsi" w:cstheme="minorHAnsi"/>
        </w:rPr>
        <w:t>parm_grid</w:t>
      </w:r>
      <w:proofErr w:type="spellEnd"/>
      <w:r w:rsidR="00460854" w:rsidRPr="006D3C1D">
        <w:rPr>
          <w:rFonts w:asciiTheme="minorHAnsi" w:hAnsiTheme="minorHAnsi" w:cstheme="minorHAnsi"/>
        </w:rPr>
        <w:t xml:space="preserve">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6D3C1D" w:rsidRDefault="00487F3B" w:rsidP="00F86FDA">
      <w:pPr>
        <w:pStyle w:val="Heading2"/>
        <w:numPr>
          <w:ilvl w:val="1"/>
          <w:numId w:val="35"/>
        </w:numPr>
        <w:jc w:val="both"/>
        <w:rPr>
          <w:rFonts w:asciiTheme="minorHAnsi" w:hAnsiTheme="minorHAnsi" w:cstheme="minorHAnsi"/>
          <w:color w:val="auto"/>
          <w:sz w:val="22"/>
          <w:szCs w:val="22"/>
        </w:rPr>
      </w:pPr>
      <w:r w:rsidRPr="006D3C1D">
        <w:rPr>
          <w:rFonts w:asciiTheme="minorHAnsi" w:hAnsiTheme="minorHAnsi" w:cstheme="minorHAnsi"/>
          <w:color w:val="auto"/>
          <w:sz w:val="22"/>
          <w:szCs w:val="22"/>
        </w:rPr>
        <w:t xml:space="preserve">Algorithm5 - </w:t>
      </w:r>
      <w:r w:rsidR="005906E8" w:rsidRPr="006D3C1D">
        <w:rPr>
          <w:rFonts w:asciiTheme="minorHAnsi" w:hAnsiTheme="minorHAnsi" w:cstheme="minorHAnsi"/>
          <w:color w:val="auto"/>
          <w:sz w:val="22"/>
          <w:szCs w:val="22"/>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lastRenderedPageBreak/>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 xml:space="preserve">was complicated by the decision to use the </w:t>
      </w:r>
      <w:proofErr w:type="spellStart"/>
      <w:r w:rsidR="002743F0" w:rsidRPr="006D3C1D">
        <w:rPr>
          <w:rFonts w:asciiTheme="minorHAnsi" w:hAnsiTheme="minorHAnsi" w:cstheme="minorHAnsi"/>
        </w:rPr>
        <w:t>keras</w:t>
      </w:r>
      <w:proofErr w:type="spellEnd"/>
      <w:r w:rsidR="002743F0" w:rsidRPr="006D3C1D">
        <w:rPr>
          <w:rFonts w:asciiTheme="minorHAnsi" w:hAnsiTheme="minorHAnsi" w:cstheme="minorHAnsi"/>
        </w:rPr>
        <w:t xml:space="preserve">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proofErr w:type="spellStart"/>
      <w:r w:rsidR="005A7277" w:rsidRPr="006D3C1D">
        <w:rPr>
          <w:rFonts w:asciiTheme="minorHAnsi" w:hAnsiTheme="minorHAnsi" w:cstheme="minorHAnsi"/>
        </w:rPr>
        <w:t>keras</w:t>
      </w:r>
      <w:proofErr w:type="spellEnd"/>
      <w:r w:rsidR="005A7277" w:rsidRPr="006D3C1D">
        <w:rPr>
          <w:rFonts w:asciiTheme="minorHAnsi" w:hAnsiTheme="minorHAnsi" w:cstheme="minorHAnsi"/>
        </w:rPr>
        <w:t xml:space="preserve">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w:t>
      </w:r>
      <w:proofErr w:type="spellStart"/>
      <w:r w:rsidR="008429C3" w:rsidRPr="006D3C1D">
        <w:rPr>
          <w:rFonts w:asciiTheme="minorHAnsi" w:hAnsiTheme="minorHAnsi" w:cstheme="minorHAnsi"/>
        </w:rPr>
        <w:t>KerasClassifier</w:t>
      </w:r>
      <w:proofErr w:type="spellEnd"/>
      <w:r w:rsidR="008429C3" w:rsidRPr="006D3C1D">
        <w:rPr>
          <w:rFonts w:asciiTheme="minorHAnsi" w:hAnsiTheme="minorHAnsi" w:cstheme="minorHAnsi"/>
        </w:rPr>
        <w:t xml:space="preserve"> </w:t>
      </w:r>
      <w:r w:rsidR="00255D49" w:rsidRPr="006D3C1D">
        <w:rPr>
          <w:rFonts w:asciiTheme="minorHAnsi" w:hAnsiTheme="minorHAnsi" w:cstheme="minorHAnsi"/>
        </w:rPr>
        <w:t xml:space="preserve">from </w:t>
      </w:r>
      <w:proofErr w:type="spellStart"/>
      <w:r w:rsidR="00945F2E" w:rsidRPr="006D3C1D">
        <w:rPr>
          <w:rFonts w:asciiTheme="minorHAnsi" w:hAnsiTheme="minorHAnsi" w:cstheme="minorHAnsi"/>
        </w:rPr>
        <w:t>keras.wrappers.scikit_learn</w:t>
      </w:r>
      <w:proofErr w:type="spellEnd"/>
      <w:r w:rsidR="00945F2E" w:rsidRPr="006D3C1D">
        <w:rPr>
          <w:rFonts w:asciiTheme="minorHAnsi" w:hAnsiTheme="minorHAnsi" w:cstheme="minorHAnsi"/>
        </w:rPr>
        <w:t xml:space="preserve">, which is a standalone module that allow </w:t>
      </w:r>
      <w:proofErr w:type="spellStart"/>
      <w:r w:rsidR="00945F2E" w:rsidRPr="006D3C1D">
        <w:rPr>
          <w:rFonts w:asciiTheme="minorHAnsi" w:hAnsiTheme="minorHAnsi" w:cstheme="minorHAnsi"/>
        </w:rPr>
        <w:t>keras</w:t>
      </w:r>
      <w:proofErr w:type="spellEnd"/>
      <w:r w:rsidR="00945F2E" w:rsidRPr="006D3C1D">
        <w:rPr>
          <w:rFonts w:asciiTheme="minorHAnsi" w:hAnsiTheme="minorHAnsi" w:cstheme="minorHAnsi"/>
        </w:rPr>
        <w:t xml:space="preserve">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 xml:space="preserve">reated using </w:t>
      </w:r>
      <w:proofErr w:type="spellStart"/>
      <w:r w:rsidR="00A8615A" w:rsidRPr="006D3C1D">
        <w:rPr>
          <w:rFonts w:asciiTheme="minorHAnsi" w:hAnsiTheme="minorHAnsi" w:cstheme="minorHAnsi"/>
        </w:rPr>
        <w:t>param_grid</w:t>
      </w:r>
      <w:proofErr w:type="spellEnd"/>
      <w:r w:rsidR="00A8615A" w:rsidRPr="006D3C1D">
        <w:rPr>
          <w:rFonts w:asciiTheme="minorHAnsi" w:hAnsiTheme="minorHAnsi" w:cstheme="minorHAnsi"/>
        </w:rPr>
        <w:t xml:space="preserve">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27776F5E" w:rsidR="00AF27FD" w:rsidRPr="00C10EC5" w:rsidRDefault="00AF27FD" w:rsidP="00713A30">
      <w:pPr>
        <w:pStyle w:val="ListParagraph"/>
        <w:ind w:left="360"/>
        <w:jc w:val="both"/>
        <w:rPr>
          <w:rFonts w:asciiTheme="minorHAnsi" w:hAnsiTheme="minorHAnsi" w:cstheme="minorHAnsi"/>
        </w:rPr>
      </w:pPr>
      <w:r w:rsidRPr="00C10EC5">
        <w:rPr>
          <w:rFonts w:asciiTheme="minorHAnsi" w:hAnsiTheme="minorHAnsi" w:cstheme="minorHAnsi"/>
        </w:rPr>
        <w:lastRenderedPageBreak/>
        <w:t xml:space="preserve">Overall, the best result for each algorithm selected </w:t>
      </w:r>
      <w:r w:rsidR="000628A0" w:rsidRPr="00C10EC5">
        <w:rPr>
          <w:rFonts w:asciiTheme="minorHAnsi" w:hAnsiTheme="minorHAnsi" w:cstheme="minorHAnsi"/>
        </w:rPr>
        <w:t xml:space="preserve">is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0BB32A08">
            <wp:extent cx="4180205" cy="1152175"/>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5" cy="1152175"/>
                    </a:xfrm>
                    <a:prstGeom prst="rect">
                      <a:avLst/>
                    </a:prstGeom>
                    <a:noFill/>
                    <a:ln>
                      <a:noFill/>
                    </a:ln>
                  </pic:spPr>
                </pic:pic>
              </a:graphicData>
            </a:graphic>
          </wp:inline>
        </w:drawing>
      </w:r>
    </w:p>
    <w:p w14:paraId="10B28F61" w14:textId="4B61420D"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Best Accuracy Scores by Algorithm</w:t>
      </w:r>
    </w:p>
    <w:p w14:paraId="0B5FE8AF" w14:textId="77777777" w:rsidR="000628A0" w:rsidRPr="00C10EC5" w:rsidRDefault="000628A0" w:rsidP="00713A30">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Pr="00C10EC5"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452760ED" w14:textId="655082A3" w:rsidR="00CD0161"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36AFE29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14946AF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1CD82A5F"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2BDE5189"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B1019" w14:textId="77777777" w:rsidR="00FD2ADD" w:rsidRDefault="00FD2ADD" w:rsidP="00101B64">
      <w:pPr>
        <w:spacing w:after="0" w:line="240" w:lineRule="auto"/>
      </w:pPr>
      <w:r>
        <w:separator/>
      </w:r>
    </w:p>
  </w:endnote>
  <w:endnote w:type="continuationSeparator" w:id="0">
    <w:p w14:paraId="54118EAF" w14:textId="77777777" w:rsidR="00FD2ADD" w:rsidRDefault="00FD2ADD" w:rsidP="00101B64">
      <w:pPr>
        <w:spacing w:after="0" w:line="240" w:lineRule="auto"/>
      </w:pPr>
      <w:r>
        <w:continuationSeparator/>
      </w:r>
    </w:p>
  </w:endnote>
  <w:endnote w:type="continuationNotice" w:id="1">
    <w:p w14:paraId="309C43B6" w14:textId="77777777" w:rsidR="00FD2ADD" w:rsidRDefault="00FD2A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D9214" w14:textId="77777777" w:rsidR="00FD2ADD" w:rsidRDefault="00FD2ADD" w:rsidP="00101B64">
      <w:pPr>
        <w:spacing w:after="0" w:line="240" w:lineRule="auto"/>
      </w:pPr>
      <w:r>
        <w:separator/>
      </w:r>
    </w:p>
  </w:footnote>
  <w:footnote w:type="continuationSeparator" w:id="0">
    <w:p w14:paraId="5230D2D1" w14:textId="77777777" w:rsidR="00FD2ADD" w:rsidRDefault="00FD2ADD" w:rsidP="00101B64">
      <w:pPr>
        <w:spacing w:after="0" w:line="240" w:lineRule="auto"/>
      </w:pPr>
      <w:r>
        <w:continuationSeparator/>
      </w:r>
    </w:p>
  </w:footnote>
  <w:footnote w:type="continuationNotice" w:id="1">
    <w:p w14:paraId="489DC165" w14:textId="77777777" w:rsidR="00FD2ADD" w:rsidRDefault="00FD2AD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1"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4"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7"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8"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1"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4"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5"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7"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0"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1"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2"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2"/>
  </w:num>
  <w:num w:numId="2" w16cid:durableId="1085036454">
    <w:abstractNumId w:val="28"/>
  </w:num>
  <w:num w:numId="3" w16cid:durableId="1175194290">
    <w:abstractNumId w:val="7"/>
  </w:num>
  <w:num w:numId="4" w16cid:durableId="635256007">
    <w:abstractNumId w:val="31"/>
  </w:num>
  <w:num w:numId="5" w16cid:durableId="1844935325">
    <w:abstractNumId w:val="3"/>
  </w:num>
  <w:num w:numId="6" w16cid:durableId="802121147">
    <w:abstractNumId w:val="37"/>
  </w:num>
  <w:num w:numId="7" w16cid:durableId="1529879772">
    <w:abstractNumId w:val="30"/>
  </w:num>
  <w:num w:numId="8" w16cid:durableId="1989899436">
    <w:abstractNumId w:val="34"/>
  </w:num>
  <w:num w:numId="9" w16cid:durableId="1600336100">
    <w:abstractNumId w:val="26"/>
  </w:num>
  <w:num w:numId="10" w16cid:durableId="1080173199">
    <w:abstractNumId w:val="41"/>
  </w:num>
  <w:num w:numId="11" w16cid:durableId="983855132">
    <w:abstractNumId w:val="12"/>
  </w:num>
  <w:num w:numId="12" w16cid:durableId="1026717344">
    <w:abstractNumId w:val="16"/>
  </w:num>
  <w:num w:numId="13" w16cid:durableId="772556273">
    <w:abstractNumId w:val="36"/>
  </w:num>
  <w:num w:numId="14" w16cid:durableId="230778674">
    <w:abstractNumId w:val="8"/>
  </w:num>
  <w:num w:numId="15" w16cid:durableId="1301691306">
    <w:abstractNumId w:val="14"/>
  </w:num>
  <w:num w:numId="16" w16cid:durableId="135222788">
    <w:abstractNumId w:val="10"/>
  </w:num>
  <w:num w:numId="17" w16cid:durableId="1019311086">
    <w:abstractNumId w:val="27"/>
  </w:num>
  <w:num w:numId="18" w16cid:durableId="1879513021">
    <w:abstractNumId w:val="29"/>
  </w:num>
  <w:num w:numId="19" w16cid:durableId="2013601324">
    <w:abstractNumId w:val="24"/>
  </w:num>
  <w:num w:numId="20" w16cid:durableId="765925091">
    <w:abstractNumId w:val="15"/>
  </w:num>
  <w:num w:numId="21" w16cid:durableId="1339696300">
    <w:abstractNumId w:val="2"/>
  </w:num>
  <w:num w:numId="22" w16cid:durableId="1282765503">
    <w:abstractNumId w:val="25"/>
  </w:num>
  <w:num w:numId="23" w16cid:durableId="961106589">
    <w:abstractNumId w:val="1"/>
  </w:num>
  <w:num w:numId="24" w16cid:durableId="480511347">
    <w:abstractNumId w:val="21"/>
  </w:num>
  <w:num w:numId="25" w16cid:durableId="1850758502">
    <w:abstractNumId w:val="38"/>
  </w:num>
  <w:num w:numId="26" w16cid:durableId="1880434004">
    <w:abstractNumId w:val="22"/>
  </w:num>
  <w:num w:numId="27" w16cid:durableId="2053918405">
    <w:abstractNumId w:val="9"/>
  </w:num>
  <w:num w:numId="28" w16cid:durableId="922299700">
    <w:abstractNumId w:val="35"/>
  </w:num>
  <w:num w:numId="29" w16cid:durableId="827675464">
    <w:abstractNumId w:val="19"/>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3"/>
  </w:num>
  <w:num w:numId="35" w16cid:durableId="2123986301">
    <w:abstractNumId w:val="4"/>
  </w:num>
  <w:num w:numId="36" w16cid:durableId="1789153700">
    <w:abstractNumId w:val="17"/>
  </w:num>
  <w:num w:numId="37" w16cid:durableId="1892115261">
    <w:abstractNumId w:val="39"/>
  </w:num>
  <w:num w:numId="38" w16cid:durableId="1413819087">
    <w:abstractNumId w:val="13"/>
  </w:num>
  <w:num w:numId="39" w16cid:durableId="1958750582">
    <w:abstractNumId w:val="23"/>
  </w:num>
  <w:num w:numId="40" w16cid:durableId="1042754749">
    <w:abstractNumId w:val="42"/>
  </w:num>
  <w:num w:numId="41" w16cid:durableId="1412698304">
    <w:abstractNumId w:val="20"/>
  </w:num>
  <w:num w:numId="42" w16cid:durableId="2069917528">
    <w:abstractNumId w:val="18"/>
  </w:num>
  <w:num w:numId="43" w16cid:durableId="145458966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19A"/>
    <w:rsid w:val="000054DE"/>
    <w:rsid w:val="00005FF7"/>
    <w:rsid w:val="000071C4"/>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40EE"/>
    <w:rsid w:val="00044334"/>
    <w:rsid w:val="00044EBB"/>
    <w:rsid w:val="000455DD"/>
    <w:rsid w:val="000467B7"/>
    <w:rsid w:val="00046E3E"/>
    <w:rsid w:val="00046E97"/>
    <w:rsid w:val="000471F3"/>
    <w:rsid w:val="000503A5"/>
    <w:rsid w:val="00053C34"/>
    <w:rsid w:val="00053DF1"/>
    <w:rsid w:val="000544D8"/>
    <w:rsid w:val="0005502D"/>
    <w:rsid w:val="000569A0"/>
    <w:rsid w:val="00056D03"/>
    <w:rsid w:val="00057257"/>
    <w:rsid w:val="00057372"/>
    <w:rsid w:val="00057642"/>
    <w:rsid w:val="00057E6F"/>
    <w:rsid w:val="00060C90"/>
    <w:rsid w:val="00060F5F"/>
    <w:rsid w:val="00061A28"/>
    <w:rsid w:val="000628A0"/>
    <w:rsid w:val="00063A89"/>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067E"/>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6F5A"/>
    <w:rsid w:val="00157B15"/>
    <w:rsid w:val="00157CD0"/>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440E"/>
    <w:rsid w:val="001B4A7C"/>
    <w:rsid w:val="001B5F7F"/>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C0C10"/>
    <w:rsid w:val="002C0CC8"/>
    <w:rsid w:val="002C14C0"/>
    <w:rsid w:val="002C27E2"/>
    <w:rsid w:val="002C4D0F"/>
    <w:rsid w:val="002C59FC"/>
    <w:rsid w:val="002C5E90"/>
    <w:rsid w:val="002C6704"/>
    <w:rsid w:val="002D11AD"/>
    <w:rsid w:val="002D1363"/>
    <w:rsid w:val="002D1885"/>
    <w:rsid w:val="002D1A4F"/>
    <w:rsid w:val="002D2AC9"/>
    <w:rsid w:val="002D2DBC"/>
    <w:rsid w:val="002D38A9"/>
    <w:rsid w:val="002D3C53"/>
    <w:rsid w:val="002D3E73"/>
    <w:rsid w:val="002D535B"/>
    <w:rsid w:val="002D56A5"/>
    <w:rsid w:val="002E2C89"/>
    <w:rsid w:val="002E2CD9"/>
    <w:rsid w:val="002E4653"/>
    <w:rsid w:val="002E5ACF"/>
    <w:rsid w:val="002E660E"/>
    <w:rsid w:val="002E6875"/>
    <w:rsid w:val="002E6E12"/>
    <w:rsid w:val="002F1B6F"/>
    <w:rsid w:val="002F2699"/>
    <w:rsid w:val="002F27E6"/>
    <w:rsid w:val="002F58D7"/>
    <w:rsid w:val="002F5DBD"/>
    <w:rsid w:val="002F6959"/>
    <w:rsid w:val="002F7D57"/>
    <w:rsid w:val="0030016A"/>
    <w:rsid w:val="00300C76"/>
    <w:rsid w:val="00306991"/>
    <w:rsid w:val="00307332"/>
    <w:rsid w:val="003102BF"/>
    <w:rsid w:val="003121BE"/>
    <w:rsid w:val="00312302"/>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ED9"/>
    <w:rsid w:val="0038150F"/>
    <w:rsid w:val="00382057"/>
    <w:rsid w:val="00383202"/>
    <w:rsid w:val="00384011"/>
    <w:rsid w:val="003840A5"/>
    <w:rsid w:val="003849D7"/>
    <w:rsid w:val="00386266"/>
    <w:rsid w:val="003865F9"/>
    <w:rsid w:val="00387A24"/>
    <w:rsid w:val="00387B56"/>
    <w:rsid w:val="003900DC"/>
    <w:rsid w:val="0039036E"/>
    <w:rsid w:val="00393966"/>
    <w:rsid w:val="00393AE3"/>
    <w:rsid w:val="003940FD"/>
    <w:rsid w:val="00394978"/>
    <w:rsid w:val="003959E5"/>
    <w:rsid w:val="00395B5C"/>
    <w:rsid w:val="003A086C"/>
    <w:rsid w:val="003A1686"/>
    <w:rsid w:val="003A22A5"/>
    <w:rsid w:val="003A26D3"/>
    <w:rsid w:val="003A2D4D"/>
    <w:rsid w:val="003A2EC7"/>
    <w:rsid w:val="003A396D"/>
    <w:rsid w:val="003A3EC0"/>
    <w:rsid w:val="003A4670"/>
    <w:rsid w:val="003A5FD3"/>
    <w:rsid w:val="003B0B1F"/>
    <w:rsid w:val="003B0C2E"/>
    <w:rsid w:val="003B0C9C"/>
    <w:rsid w:val="003B1B17"/>
    <w:rsid w:val="003B2119"/>
    <w:rsid w:val="003B287F"/>
    <w:rsid w:val="003B2B41"/>
    <w:rsid w:val="003B2BDE"/>
    <w:rsid w:val="003B2EFD"/>
    <w:rsid w:val="003B4625"/>
    <w:rsid w:val="003B468F"/>
    <w:rsid w:val="003B53EC"/>
    <w:rsid w:val="003B58AD"/>
    <w:rsid w:val="003B5AD5"/>
    <w:rsid w:val="003C083C"/>
    <w:rsid w:val="003C2B86"/>
    <w:rsid w:val="003C2EAF"/>
    <w:rsid w:val="003C3628"/>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3F776C"/>
    <w:rsid w:val="0040046C"/>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6050C"/>
    <w:rsid w:val="004606CD"/>
    <w:rsid w:val="00460854"/>
    <w:rsid w:val="004611DF"/>
    <w:rsid w:val="00461FD5"/>
    <w:rsid w:val="00462B8A"/>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7D6A"/>
    <w:rsid w:val="00501557"/>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5EBB"/>
    <w:rsid w:val="00586900"/>
    <w:rsid w:val="00587CD5"/>
    <w:rsid w:val="005906E8"/>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B14F4"/>
    <w:rsid w:val="005B2602"/>
    <w:rsid w:val="005B2ED1"/>
    <w:rsid w:val="005B42AA"/>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F1F5E"/>
    <w:rsid w:val="005F2CCA"/>
    <w:rsid w:val="005F2D8D"/>
    <w:rsid w:val="005F383E"/>
    <w:rsid w:val="005F3985"/>
    <w:rsid w:val="005F3E4D"/>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2170"/>
    <w:rsid w:val="00652BFB"/>
    <w:rsid w:val="006573DC"/>
    <w:rsid w:val="00660D0B"/>
    <w:rsid w:val="00661EBA"/>
    <w:rsid w:val="00662C01"/>
    <w:rsid w:val="00663947"/>
    <w:rsid w:val="006646A4"/>
    <w:rsid w:val="006656FE"/>
    <w:rsid w:val="00665CEC"/>
    <w:rsid w:val="00667A94"/>
    <w:rsid w:val="00670BD1"/>
    <w:rsid w:val="00670D19"/>
    <w:rsid w:val="0067290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D61"/>
    <w:rsid w:val="006B0D03"/>
    <w:rsid w:val="006B108D"/>
    <w:rsid w:val="006B2699"/>
    <w:rsid w:val="006B3600"/>
    <w:rsid w:val="006B4242"/>
    <w:rsid w:val="006B47E9"/>
    <w:rsid w:val="006B4937"/>
    <w:rsid w:val="006B4D4F"/>
    <w:rsid w:val="006B51F4"/>
    <w:rsid w:val="006B5E0C"/>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566"/>
    <w:rsid w:val="006D6107"/>
    <w:rsid w:val="006D7A78"/>
    <w:rsid w:val="006E02C4"/>
    <w:rsid w:val="006E0BCF"/>
    <w:rsid w:val="006E13CF"/>
    <w:rsid w:val="006E17A7"/>
    <w:rsid w:val="006E1D93"/>
    <w:rsid w:val="006E29DB"/>
    <w:rsid w:val="006E3364"/>
    <w:rsid w:val="006E4F9D"/>
    <w:rsid w:val="006E504E"/>
    <w:rsid w:val="006E5696"/>
    <w:rsid w:val="006E6758"/>
    <w:rsid w:val="006E7BFA"/>
    <w:rsid w:val="006F0799"/>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E9"/>
    <w:rsid w:val="007107A0"/>
    <w:rsid w:val="00710B03"/>
    <w:rsid w:val="0071239E"/>
    <w:rsid w:val="00713A30"/>
    <w:rsid w:val="00713FAC"/>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5B17"/>
    <w:rsid w:val="00777A5C"/>
    <w:rsid w:val="00780F41"/>
    <w:rsid w:val="00782361"/>
    <w:rsid w:val="0078355C"/>
    <w:rsid w:val="007843CF"/>
    <w:rsid w:val="00786538"/>
    <w:rsid w:val="00790B60"/>
    <w:rsid w:val="0079178F"/>
    <w:rsid w:val="00791DCF"/>
    <w:rsid w:val="00792C65"/>
    <w:rsid w:val="00793C44"/>
    <w:rsid w:val="00794355"/>
    <w:rsid w:val="00795076"/>
    <w:rsid w:val="00795607"/>
    <w:rsid w:val="00796A49"/>
    <w:rsid w:val="00797B52"/>
    <w:rsid w:val="007A0223"/>
    <w:rsid w:val="007A0678"/>
    <w:rsid w:val="007A16D0"/>
    <w:rsid w:val="007A1986"/>
    <w:rsid w:val="007A2346"/>
    <w:rsid w:val="007A70AC"/>
    <w:rsid w:val="007B062A"/>
    <w:rsid w:val="007B0FB7"/>
    <w:rsid w:val="007B27E2"/>
    <w:rsid w:val="007B3922"/>
    <w:rsid w:val="007B3C6D"/>
    <w:rsid w:val="007B524D"/>
    <w:rsid w:val="007B52AB"/>
    <w:rsid w:val="007B6516"/>
    <w:rsid w:val="007B7592"/>
    <w:rsid w:val="007C0FB9"/>
    <w:rsid w:val="007C105B"/>
    <w:rsid w:val="007C26D8"/>
    <w:rsid w:val="007C2AE0"/>
    <w:rsid w:val="007C31F1"/>
    <w:rsid w:val="007C4053"/>
    <w:rsid w:val="007C4073"/>
    <w:rsid w:val="007C7C6D"/>
    <w:rsid w:val="007D0599"/>
    <w:rsid w:val="007D07BD"/>
    <w:rsid w:val="007D085B"/>
    <w:rsid w:val="007D0F6B"/>
    <w:rsid w:val="007D1843"/>
    <w:rsid w:val="007D1CA9"/>
    <w:rsid w:val="007D3352"/>
    <w:rsid w:val="007D4253"/>
    <w:rsid w:val="007D5460"/>
    <w:rsid w:val="007D593F"/>
    <w:rsid w:val="007D6526"/>
    <w:rsid w:val="007D6847"/>
    <w:rsid w:val="007D6CA9"/>
    <w:rsid w:val="007D7979"/>
    <w:rsid w:val="007E1312"/>
    <w:rsid w:val="007E178F"/>
    <w:rsid w:val="007E1D56"/>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4EB0"/>
    <w:rsid w:val="008A501B"/>
    <w:rsid w:val="008A57D8"/>
    <w:rsid w:val="008A5DEF"/>
    <w:rsid w:val="008A6815"/>
    <w:rsid w:val="008B00D9"/>
    <w:rsid w:val="008B01F1"/>
    <w:rsid w:val="008B04AD"/>
    <w:rsid w:val="008B242D"/>
    <w:rsid w:val="008B24F1"/>
    <w:rsid w:val="008B4524"/>
    <w:rsid w:val="008B674E"/>
    <w:rsid w:val="008B7E3B"/>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61F1"/>
    <w:rsid w:val="008F0084"/>
    <w:rsid w:val="008F0583"/>
    <w:rsid w:val="008F08D2"/>
    <w:rsid w:val="008F1D9B"/>
    <w:rsid w:val="008F24A1"/>
    <w:rsid w:val="008F3EBB"/>
    <w:rsid w:val="008F52FC"/>
    <w:rsid w:val="008F5673"/>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34F"/>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6FFB"/>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6AF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44331"/>
    <w:rsid w:val="00A451BD"/>
    <w:rsid w:val="00A53AC7"/>
    <w:rsid w:val="00A5487F"/>
    <w:rsid w:val="00A55CA9"/>
    <w:rsid w:val="00A57468"/>
    <w:rsid w:val="00A57621"/>
    <w:rsid w:val="00A600F7"/>
    <w:rsid w:val="00A63D44"/>
    <w:rsid w:val="00A66108"/>
    <w:rsid w:val="00A66C4C"/>
    <w:rsid w:val="00A67A61"/>
    <w:rsid w:val="00A708F5"/>
    <w:rsid w:val="00A70A12"/>
    <w:rsid w:val="00A70C63"/>
    <w:rsid w:val="00A70ED7"/>
    <w:rsid w:val="00A7140E"/>
    <w:rsid w:val="00A718A0"/>
    <w:rsid w:val="00A7269D"/>
    <w:rsid w:val="00A729ED"/>
    <w:rsid w:val="00A72D62"/>
    <w:rsid w:val="00A73A6E"/>
    <w:rsid w:val="00A75C28"/>
    <w:rsid w:val="00A81B6D"/>
    <w:rsid w:val="00A83BE1"/>
    <w:rsid w:val="00A83D58"/>
    <w:rsid w:val="00A84BBA"/>
    <w:rsid w:val="00A85E57"/>
    <w:rsid w:val="00A8615A"/>
    <w:rsid w:val="00A8655B"/>
    <w:rsid w:val="00A86D8F"/>
    <w:rsid w:val="00A871BD"/>
    <w:rsid w:val="00A90FDF"/>
    <w:rsid w:val="00A9117D"/>
    <w:rsid w:val="00A92D84"/>
    <w:rsid w:val="00A93587"/>
    <w:rsid w:val="00A96514"/>
    <w:rsid w:val="00A9727C"/>
    <w:rsid w:val="00A978D9"/>
    <w:rsid w:val="00AA18A2"/>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A08"/>
    <w:rsid w:val="00B37A10"/>
    <w:rsid w:val="00B37AF7"/>
    <w:rsid w:val="00B406DF"/>
    <w:rsid w:val="00B41751"/>
    <w:rsid w:val="00B42215"/>
    <w:rsid w:val="00B4331B"/>
    <w:rsid w:val="00B43882"/>
    <w:rsid w:val="00B441E8"/>
    <w:rsid w:val="00B452E0"/>
    <w:rsid w:val="00B452F3"/>
    <w:rsid w:val="00B46777"/>
    <w:rsid w:val="00B47568"/>
    <w:rsid w:val="00B47644"/>
    <w:rsid w:val="00B47EFF"/>
    <w:rsid w:val="00B502A1"/>
    <w:rsid w:val="00B51652"/>
    <w:rsid w:val="00B5197B"/>
    <w:rsid w:val="00B5207C"/>
    <w:rsid w:val="00B520E9"/>
    <w:rsid w:val="00B523EF"/>
    <w:rsid w:val="00B531ED"/>
    <w:rsid w:val="00B539A6"/>
    <w:rsid w:val="00B558E4"/>
    <w:rsid w:val="00B55996"/>
    <w:rsid w:val="00B5601B"/>
    <w:rsid w:val="00B565F2"/>
    <w:rsid w:val="00B56C81"/>
    <w:rsid w:val="00B57C90"/>
    <w:rsid w:val="00B57EC2"/>
    <w:rsid w:val="00B61559"/>
    <w:rsid w:val="00B61C1A"/>
    <w:rsid w:val="00B6280D"/>
    <w:rsid w:val="00B63A2D"/>
    <w:rsid w:val="00B6423B"/>
    <w:rsid w:val="00B64DB2"/>
    <w:rsid w:val="00B65500"/>
    <w:rsid w:val="00B65924"/>
    <w:rsid w:val="00B65974"/>
    <w:rsid w:val="00B66841"/>
    <w:rsid w:val="00B675BB"/>
    <w:rsid w:val="00B676F8"/>
    <w:rsid w:val="00B700F5"/>
    <w:rsid w:val="00B708E7"/>
    <w:rsid w:val="00B721C5"/>
    <w:rsid w:val="00B73899"/>
    <w:rsid w:val="00B75486"/>
    <w:rsid w:val="00B75D07"/>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06E"/>
    <w:rsid w:val="00C04DFF"/>
    <w:rsid w:val="00C059E6"/>
    <w:rsid w:val="00C079BA"/>
    <w:rsid w:val="00C10EC5"/>
    <w:rsid w:val="00C11747"/>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07A"/>
    <w:rsid w:val="00C84D54"/>
    <w:rsid w:val="00C85A1B"/>
    <w:rsid w:val="00C85FD4"/>
    <w:rsid w:val="00C871F7"/>
    <w:rsid w:val="00C9093E"/>
    <w:rsid w:val="00C9150A"/>
    <w:rsid w:val="00C91A0C"/>
    <w:rsid w:val="00C94F18"/>
    <w:rsid w:val="00C9599C"/>
    <w:rsid w:val="00C976B8"/>
    <w:rsid w:val="00CA1284"/>
    <w:rsid w:val="00CA1DE4"/>
    <w:rsid w:val="00CA2105"/>
    <w:rsid w:val="00CA4007"/>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B78F8"/>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F7A"/>
    <w:rsid w:val="00CD4FB9"/>
    <w:rsid w:val="00CD5020"/>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172"/>
    <w:rsid w:val="00D51DFD"/>
    <w:rsid w:val="00D51EC3"/>
    <w:rsid w:val="00D53728"/>
    <w:rsid w:val="00D54F1A"/>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0D3D"/>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08BB"/>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338D"/>
    <w:rsid w:val="00F259B7"/>
    <w:rsid w:val="00F25D73"/>
    <w:rsid w:val="00F2628C"/>
    <w:rsid w:val="00F26CB7"/>
    <w:rsid w:val="00F3028E"/>
    <w:rsid w:val="00F30D2B"/>
    <w:rsid w:val="00F31A96"/>
    <w:rsid w:val="00F332A7"/>
    <w:rsid w:val="00F3390D"/>
    <w:rsid w:val="00F33AAA"/>
    <w:rsid w:val="00F349C4"/>
    <w:rsid w:val="00F34A50"/>
    <w:rsid w:val="00F4305E"/>
    <w:rsid w:val="00F43357"/>
    <w:rsid w:val="00F43848"/>
    <w:rsid w:val="00F442D4"/>
    <w:rsid w:val="00F4611D"/>
    <w:rsid w:val="00F47597"/>
    <w:rsid w:val="00F50F53"/>
    <w:rsid w:val="00F515B8"/>
    <w:rsid w:val="00F5181A"/>
    <w:rsid w:val="00F51C64"/>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1479"/>
    <w:rsid w:val="00FA2E08"/>
    <w:rsid w:val="00FA34FB"/>
    <w:rsid w:val="00FA3543"/>
    <w:rsid w:val="00FA5BC8"/>
    <w:rsid w:val="00FA712C"/>
    <w:rsid w:val="00FA7198"/>
    <w:rsid w:val="00FA768E"/>
    <w:rsid w:val="00FB07EC"/>
    <w:rsid w:val="00FB12F0"/>
    <w:rsid w:val="00FB1716"/>
    <w:rsid w:val="00FB1E57"/>
    <w:rsid w:val="00FB2F56"/>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5282"/>
    <w:rsid w:val="00FC5E3A"/>
    <w:rsid w:val="00FC665D"/>
    <w:rsid w:val="00FC78FB"/>
    <w:rsid w:val="00FD0BEC"/>
    <w:rsid w:val="00FD244F"/>
    <w:rsid w:val="00FD2A43"/>
    <w:rsid w:val="00FD2ADD"/>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6</Pages>
  <Words>32936</Words>
  <Characters>187741</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05</cp:revision>
  <dcterms:created xsi:type="dcterms:W3CDTF">2023-08-31T21:22:00Z</dcterms:created>
  <dcterms:modified xsi:type="dcterms:W3CDTF">2023-09-0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HL8jbHt"/&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